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BA6AAF" w:rsidP="00BA6AAF">
      <w:pPr>
        <w:shd w:val="clear" w:color="auto" w:fill="FFFFFF"/>
        <w:spacing w:before="100" w:beforeAutospacing="1" w:after="100" w:afterAutospacing="1" w:line="390" w:lineRule="atLeast"/>
        <w:rPr>
          <w:rFonts w:ascii="Roboto" w:hAnsi="Roboto"/>
          <w:i/>
          <w:iCs/>
          <w:color w:val="4472C4" w:themeColor="accent1"/>
          <w:sz w:val="21"/>
          <w:szCs w:val="21"/>
        </w:rPr>
      </w:pPr>
      <w:r w:rsidRPr="00BA6AAF">
        <w:rPr>
          <w:rFonts w:ascii="Roboto" w:hAnsi="Roboto"/>
          <w:b/>
          <w:bCs/>
          <w:i/>
          <w:iCs/>
          <w:color w:val="4472C4" w:themeColor="accent1"/>
          <w:sz w:val="21"/>
          <w:szCs w:val="21"/>
        </w:rPr>
        <w:fldChar w:fldCharType="begin"/>
      </w:r>
      <w:r w:rsidRPr="00BA6AAF">
        <w:rPr>
          <w:rFonts w:ascii="Roboto" w:hAnsi="Roboto"/>
          <w:b/>
          <w:bCs/>
          <w:i/>
          <w:iCs/>
          <w:color w:val="4472C4" w:themeColor="accent1"/>
          <w:sz w:val="21"/>
          <w:szCs w:val="21"/>
        </w:rPr>
        <w:instrText>HYPERLINK "https://www.agu.org/Publish-with-AGU/Publish/Author-Resources/Text-requirements" \l "title"</w:instrText>
      </w:r>
      <w:r w:rsidRPr="00BA6AAF">
        <w:rPr>
          <w:rFonts w:ascii="Roboto" w:hAnsi="Roboto"/>
          <w:b/>
          <w:bCs/>
          <w:i/>
          <w:iCs/>
          <w:color w:val="4472C4" w:themeColor="accent1"/>
          <w:sz w:val="21"/>
          <w:szCs w:val="21"/>
        </w:rPr>
      </w:r>
      <w:r w:rsidRPr="00BA6AAF">
        <w:rPr>
          <w:rFonts w:ascii="Roboto" w:hAnsi="Roboto"/>
          <w:b/>
          <w:bCs/>
          <w:i/>
          <w:iCs/>
          <w:color w:val="4472C4" w:themeColor="accent1"/>
          <w:sz w:val="21"/>
          <w:szCs w:val="21"/>
        </w:rPr>
        <w:fldChar w:fldCharType="separate"/>
      </w:r>
      <w:r w:rsidRPr="00BA6AAF">
        <w:rPr>
          <w:rFonts w:ascii="Roboto" w:hAnsi="Roboto"/>
          <w:b/>
          <w:bCs/>
          <w:i/>
          <w:iCs/>
          <w:color w:val="4472C4" w:themeColor="accent1"/>
          <w:sz w:val="21"/>
          <w:szCs w:val="21"/>
          <w:u w:val="single"/>
        </w:rPr>
        <w:t>Title page</w:t>
      </w:r>
      <w:r w:rsidRPr="00BA6AAF">
        <w:rPr>
          <w:rFonts w:ascii="Roboto" w:hAnsi="Roboto"/>
          <w:b/>
          <w:bCs/>
          <w:i/>
          <w:iCs/>
          <w:color w:val="4472C4" w:themeColor="accent1"/>
          <w:sz w:val="21"/>
          <w:szCs w:val="21"/>
        </w:rPr>
        <w:fldChar w:fldCharType="end"/>
      </w:r>
      <w:r w:rsidRPr="00EE76E7">
        <w:rPr>
          <w:rFonts w:ascii="Roboto" w:hAnsi="Roboto"/>
          <w:b/>
          <w:bCs/>
          <w:i/>
          <w:iCs/>
          <w:color w:val="4472C4" w:themeColor="accent1"/>
          <w:sz w:val="21"/>
          <w:szCs w:val="21"/>
        </w:rPr>
        <w:t>:</w:t>
      </w:r>
    </w:p>
    <w:p w14:paraId="07010429" w14:textId="410032F5" w:rsidR="009E2002" w:rsidRPr="00414DBD" w:rsidRDefault="009E2002" w:rsidP="009E2002">
      <w:pPr>
        <w:pStyle w:val="subheader"/>
        <w:rPr>
          <w:i w:val="0"/>
          <w:iCs w:val="0"/>
        </w:rPr>
      </w:pPr>
      <w:r w:rsidRPr="00414DBD">
        <w:rPr>
          <w:i w:val="0"/>
          <w:iCs w:val="0"/>
        </w:rPr>
        <w:t>Assessing natural space exposure within ninety-six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77777777" w:rsidR="009E2002" w:rsidRPr="001F2566"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Anenberg</w:t>
      </w:r>
      <w:r>
        <w:rPr>
          <w:vertAlign w:val="superscript"/>
        </w:rPr>
        <w:t>1</w:t>
      </w: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77777777" w:rsidR="009E2002" w:rsidRPr="00D111DB" w:rsidRDefault="009E2002" w:rsidP="009E2002">
      <w:r>
        <w:rPr>
          <w:vertAlign w:val="superscript"/>
        </w:rPr>
        <w:t>4</w:t>
      </w:r>
      <w:r>
        <w:t>C40 Cities, Washington, DC</w:t>
      </w:r>
    </w:p>
    <w:p w14:paraId="6945DACB" w14:textId="50B346CF" w:rsidR="009E2002" w:rsidRPr="001B496E" w:rsidRDefault="00000000" w:rsidP="008A0D57">
      <w:pPr>
        <w:pStyle w:val="Heading1"/>
        <w:rPr>
          <w:b w:val="0"/>
          <w:bCs w:val="0"/>
          <w:i/>
          <w:iCs/>
          <w:sz w:val="24"/>
          <w:szCs w:val="24"/>
        </w:rPr>
      </w:pPr>
      <w:hyperlink r:id="rId5"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77777777"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consisting of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A10CB42" w14:textId="2DB84ACF" w:rsidR="009E2002" w:rsidRPr="001A3A3E" w:rsidRDefault="009E2002" w:rsidP="009E2002">
      <w:pPr>
        <w:pStyle w:val="NormalWeb"/>
        <w:numPr>
          <w:ilvl w:val="0"/>
          <w:numId w:val="4"/>
        </w:numPr>
        <w:shd w:val="clear" w:color="auto" w:fill="FFFFFF"/>
        <w:spacing w:before="0" w:beforeAutospacing="0" w:after="225" w:afterAutospacing="0"/>
        <w:rPr>
          <w:b/>
          <w:bCs/>
          <w:i/>
          <w:iCs/>
        </w:rPr>
      </w:pPr>
      <w:r>
        <w:rPr>
          <w:color w:val="000000" w:themeColor="text1"/>
        </w:rPr>
        <w:t xml:space="preserve">The city-wide </w:t>
      </w:r>
      <w:r w:rsidR="00047720">
        <w:rPr>
          <w:color w:val="000000" w:themeColor="text1"/>
        </w:rPr>
        <w:t>normalized difference vegetation index (</w:t>
      </w:r>
      <w:r>
        <w:rPr>
          <w:color w:val="000000" w:themeColor="text1"/>
        </w:rPr>
        <w:t>NDVI</w:t>
      </w:r>
      <w:r w:rsidR="00047720">
        <w:rPr>
          <w:color w:val="000000" w:themeColor="text1"/>
        </w:rPr>
        <w:t>)</w:t>
      </w:r>
      <w:r>
        <w:rPr>
          <w:color w:val="000000" w:themeColor="text1"/>
        </w:rPr>
        <w:t xml:space="preserve"> value equivalent to achieving Quality Total Cover ranged from 0.3</w:t>
      </w:r>
      <w:r w:rsidR="00047720">
        <w:rPr>
          <w:color w:val="000000" w:themeColor="text1"/>
        </w:rPr>
        <w:t>52</w:t>
      </w:r>
      <w:r>
        <w:rPr>
          <w:color w:val="000000" w:themeColor="text1"/>
        </w:rPr>
        <w:t xml:space="preserve"> to 0.</w:t>
      </w:r>
      <w:r w:rsidR="00047720">
        <w:rPr>
          <w:color w:val="000000" w:themeColor="text1"/>
        </w:rPr>
        <w:t>563</w:t>
      </w:r>
      <w:r>
        <w:rPr>
          <w:color w:val="000000" w:themeColor="text1"/>
        </w:rPr>
        <w:t xml:space="preserve">. </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0578CD8D" w:rsidR="009E2002" w:rsidRPr="001B496E" w:rsidRDefault="00000000" w:rsidP="008A0D57">
      <w:pPr>
        <w:pStyle w:val="Heading1"/>
        <w:rPr>
          <w:b w:val="0"/>
          <w:bCs w:val="0"/>
          <w:i/>
          <w:iCs/>
          <w:sz w:val="24"/>
          <w:szCs w:val="24"/>
        </w:rPr>
      </w:pPr>
      <w:hyperlink r:id="rId6" w:anchor="abstract" w:history="1">
        <w:r w:rsidR="009E2002" w:rsidRPr="001B496E">
          <w:rPr>
            <w:rStyle w:val="Hyperlink"/>
            <w:i/>
            <w:iCs/>
            <w:sz w:val="24"/>
            <w:szCs w:val="24"/>
          </w:rPr>
          <w:t>Abstract</w:t>
        </w:r>
      </w:hyperlink>
      <w:r w:rsidR="009E2002" w:rsidRPr="001B496E">
        <w:rPr>
          <w:b w:val="0"/>
          <w:bCs w:val="0"/>
          <w:i/>
          <w:iCs/>
          <w:sz w:val="24"/>
          <w:szCs w:val="24"/>
        </w:rPr>
        <w:t> </w:t>
      </w:r>
      <w:r w:rsidR="008A0D57" w:rsidRPr="001B496E">
        <w:rPr>
          <w:b w:val="0"/>
          <w:bCs w:val="0"/>
          <w:i/>
          <w:iCs/>
          <w:sz w:val="24"/>
          <w:szCs w:val="24"/>
        </w:rPr>
        <w:t>(250 words)</w:t>
      </w:r>
      <w:r w:rsidR="00BA191C" w:rsidRPr="001B496E">
        <w:rPr>
          <w:b w:val="0"/>
          <w:bCs w:val="0"/>
          <w:i/>
          <w:iCs/>
          <w:sz w:val="24"/>
          <w:szCs w:val="24"/>
        </w:rPr>
        <w:t>:</w:t>
      </w:r>
    </w:p>
    <w:p w14:paraId="09ECC1FC" w14:textId="67D13814"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 greenspace (e.g. parks, trees) has been shown to improve physical and mental health by facilitating physical activity and social interaction as well as reducing stress and anxiety. Although less studied, blue space is also hypothesized to provide similar health benefits. In response to such evidence, C40 cities, a global network of mayors committed to climate action, signed an Urban Nature Declaration (UND), setting two 2030 targets.</w:t>
      </w:r>
      <w:r w:rsidRPr="00A14D72">
        <w:t xml:space="preserve"> </w:t>
      </w:r>
      <w:r>
        <w:t xml:space="preserve">The first target relates to the amount of greenspace within each city and the second to the proximity of green and blue space, or natural space, to the population. </w:t>
      </w:r>
      <w:r>
        <w:rPr>
          <w:b/>
          <w:bCs/>
          <w:color w:val="000000"/>
          <w:shd w:val="clear" w:color="auto" w:fill="FFFFFF"/>
        </w:rPr>
        <w:t xml:space="preserve">Objective. </w:t>
      </w:r>
      <w:r>
        <w:rPr>
          <w:color w:val="000000"/>
          <w:shd w:val="clear" w:color="auto" w:fill="FFFFFF"/>
        </w:rPr>
        <w:t xml:space="preserve">In this work, we quantify the extent and distribution of natural space within the 96 C40 cities both in terms of the UND targets and on the scale of the normalized difference vegetation index (NDVI), the most common metric used 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landcover dataset to describe current natural space in terms of the two UND targets. We then use </w:t>
      </w:r>
      <w:r w:rsidR="00420702">
        <w:rPr>
          <w:color w:val="000000" w:themeColor="text1"/>
          <w:shd w:val="clear" w:color="auto" w:fill="FFFFFF"/>
        </w:rPr>
        <w:t>ESA’s</w:t>
      </w:r>
      <w:r>
        <w:rPr>
          <w:color w:val="000000" w:themeColor="text1"/>
          <w:shd w:val="clear" w:color="auto" w:fill="FFFFFF"/>
        </w:rPr>
        <w:t xml:space="preserve"> </w:t>
      </w:r>
      <w:r w:rsidR="00420702">
        <w:rPr>
          <w:color w:val="000000" w:themeColor="text1"/>
          <w:shd w:val="clear" w:color="auto" w:fill="FFFFFF"/>
        </w:rPr>
        <w:t>Sentinel-2A</w:t>
      </w:r>
      <w:r>
        <w:rPr>
          <w:color w:val="000000" w:themeColor="text1"/>
          <w:shd w:val="clear" w:color="auto" w:fill="FFFFFF"/>
        </w:rPr>
        <w:t xml:space="preserve"> NDVI data to </w:t>
      </w:r>
      <w:r>
        <w:rPr>
          <w:color w:val="000000"/>
          <w:shd w:val="clear" w:color="auto" w:fill="FFFFFF"/>
        </w:rPr>
        <w:t xml:space="preserve">quantify urban greenspace and the </w:t>
      </w:r>
      <w:r w:rsidR="00420702">
        <w:rPr>
          <w:color w:val="000000"/>
          <w:shd w:val="clear" w:color="auto" w:fill="FFFFFF"/>
        </w:rPr>
        <w:t>landcover</w:t>
      </w:r>
      <w:r>
        <w:rPr>
          <w:color w:val="000000"/>
          <w:shd w:val="clear" w:color="auto" w:fill="FFFFFF"/>
        </w:rPr>
        <w:t xml:space="preserve"> dataset to identify blue space. Finally, we model the relationship between the landcover- and NDVI- based natural space definitions for each city at the 100m grid cell level using linear regressions.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d overall mean of 0.</w:t>
      </w:r>
      <w:r w:rsidR="00420702">
        <w:rPr>
          <w:color w:val="000000" w:themeColor="text1"/>
          <w:shd w:val="clear" w:color="auto" w:fill="FFFFFF"/>
        </w:rPr>
        <w:t>538</w:t>
      </w:r>
      <w:r>
        <w:rPr>
          <w:color w:val="000000" w:themeColor="text1"/>
          <w:shd w:val="clear" w:color="auto" w:fill="FFFFFF"/>
        </w:rPr>
        <w:t xml:space="preserve">. 80% of cities meet the UND target relating to amount of greenspace while </w:t>
      </w:r>
      <w:r w:rsidR="00420702">
        <w:rPr>
          <w:color w:val="000000" w:themeColor="text1"/>
          <w:shd w:val="clear" w:color="auto" w:fill="FFFFFF"/>
        </w:rPr>
        <w:t xml:space="preserve">nearly half </w:t>
      </w:r>
      <w:r>
        <w:rPr>
          <w:color w:val="000000" w:themeColor="text1"/>
          <w:shd w:val="clear" w:color="auto" w:fill="FFFFFF"/>
        </w:rPr>
        <w:t xml:space="preserve">meet the natural space proximity goal. The </w:t>
      </w:r>
      <w:r w:rsidR="00420702">
        <w:rPr>
          <w:color w:val="000000" w:themeColor="text1"/>
          <w:shd w:val="clear" w:color="auto" w:fill="FFFFFF"/>
        </w:rPr>
        <w:t xml:space="preserve">greenspace quantity </w:t>
      </w:r>
      <w:r>
        <w:rPr>
          <w:color w:val="000000" w:themeColor="text1"/>
          <w:shd w:val="clear" w:color="auto" w:fill="FFFFFF"/>
        </w:rPr>
        <w:t>regressions models fit well, with a mean R</w:t>
      </w:r>
      <w:r>
        <w:rPr>
          <w:color w:val="000000" w:themeColor="text1"/>
          <w:shd w:val="clear" w:color="auto" w:fill="FFFFFF"/>
          <w:vertAlign w:val="superscript"/>
        </w:rPr>
        <w:t>2</w:t>
      </w:r>
      <w:r>
        <w:rPr>
          <w:color w:val="000000" w:themeColor="text1"/>
          <w:shd w:val="clear" w:color="auto" w:fill="FFFFFF"/>
        </w:rPr>
        <w:t xml:space="preserve"> of 0.8</w:t>
      </w:r>
      <w:r w:rsidR="00420702">
        <w:rPr>
          <w:color w:val="000000" w:themeColor="text1"/>
          <w:shd w:val="clear" w:color="auto" w:fill="FFFFFF"/>
        </w:rPr>
        <w:t>26</w:t>
      </w:r>
      <w:r>
        <w:rPr>
          <w:color w:val="000000" w:themeColor="text1"/>
          <w:shd w:val="clear" w:color="auto" w:fill="FFFFFF"/>
        </w:rPr>
        <w:t xml:space="preserve"> (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Pr>
          <w:color w:val="000000" w:themeColor="text1"/>
          <w:shd w:val="clear" w:color="auto" w:fill="FFFFFF"/>
        </w:rPr>
        <w:t xml:space="preserve">) and a mean </w:t>
      </w:r>
      <w:proofErr w:type="spellStart"/>
      <w:r>
        <w:rPr>
          <w:color w:val="000000" w:themeColor="text1"/>
          <w:shd w:val="clear" w:color="auto" w:fill="FFFFFF"/>
        </w:rPr>
        <w:t>rmse</w:t>
      </w:r>
      <w:proofErr w:type="spellEnd"/>
      <w:r>
        <w:rPr>
          <w:color w:val="000000" w:themeColor="text1"/>
          <w:shd w:val="clear" w:color="auto" w:fill="FFFFFF"/>
        </w:rPr>
        <w:t xml:space="preserve"> of 0.</w:t>
      </w:r>
      <w:r w:rsidR="00420702" w:rsidRPr="00420702">
        <w:rPr>
          <w:shd w:val="clear" w:color="auto" w:fill="FFFFFF"/>
        </w:rPr>
        <w:t xml:space="preserve"> </w:t>
      </w:r>
      <w:r w:rsidR="00420702">
        <w:rPr>
          <w:shd w:val="clear" w:color="auto" w:fill="FFFFFF"/>
        </w:rPr>
        <w:t xml:space="preserve">077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 xml:space="preserve">), while the </w:t>
      </w:r>
      <w:r>
        <w:rPr>
          <w:color w:val="000000" w:themeColor="text1"/>
          <w:shd w:val="clear" w:color="auto" w:fill="FFFFFF"/>
        </w:rPr>
        <w:lastRenderedPageBreak/>
        <w:t xml:space="preserve">access-based regressions had </w:t>
      </w:r>
      <w:r w:rsidR="00420702">
        <w:rPr>
          <w:color w:val="000000" w:themeColor="text1"/>
          <w:shd w:val="clear" w:color="auto" w:fill="FFFFFF"/>
        </w:rPr>
        <w:t>acceptable</w:t>
      </w:r>
      <w:r>
        <w:rPr>
          <w:color w:val="000000" w:themeColor="text1"/>
          <w:shd w:val="clear" w:color="auto" w:fill="FFFFFF"/>
        </w:rPr>
        <w:t xml:space="preserve"> fit (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Pr>
          <w:shd w:val="clear" w:color="auto" w:fill="FFFFFF"/>
        </w:rPr>
        <w:t xml:space="preserve"> </w:t>
      </w:r>
      <w:r>
        <w:rPr>
          <w:color w:val="000000" w:themeColor="text1"/>
          <w:shd w:val="clear" w:color="auto" w:fill="FFFFFF"/>
        </w:rPr>
        <w:t>range</w:t>
      </w:r>
      <w:r w:rsidR="00420702">
        <w:rPr>
          <w:color w:val="000000" w:themeColor="text1"/>
          <w:shd w:val="clear" w:color="auto" w:fill="FFFFFF"/>
        </w:rPr>
        <w:t xml:space="preserve"> </w:t>
      </w:r>
      <w:r>
        <w:rPr>
          <w:color w:val="000000" w:themeColor="text1"/>
          <w:shd w:val="clear" w:color="auto" w:fill="FFFFFF"/>
        </w:rPr>
        <w:t>(</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Pr>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Pr>
          <w:shd w:val="clear" w:color="auto" w:fill="FFFFFF"/>
        </w:rPr>
        <w:t xml:space="preserve"> (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B863BA">
        <w:rPr>
          <w:shd w:val="clear" w:color="auto" w:fill="FFFFFF"/>
        </w:rPr>
        <w:t>the area-based</w:t>
      </w:r>
      <w:r>
        <w:rPr>
          <w:shd w:val="clear" w:color="auto" w:fill="FFFFFF"/>
        </w:rPr>
        <w:t xml:space="preserve"> target</w:t>
      </w:r>
      <w:r w:rsidR="00B863BA">
        <w:rPr>
          <w:shd w:val="clear" w:color="auto" w:fill="FFFFFF"/>
        </w:rPr>
        <w:t xml:space="preserve"> had an average city NDVI value of 0.478, while the mean predicted natural space NDVI value of meeting the access-based target was 0.660</w:t>
      </w:r>
      <w:r>
        <w:rPr>
          <w:shd w:val="clear" w:color="auto" w:fill="FFFFFF"/>
        </w:rPr>
        <w:t xml:space="preserve">. </w:t>
      </w:r>
      <w:r>
        <w:rPr>
          <w:b/>
          <w:bCs/>
        </w:rPr>
        <w:t xml:space="preserve">Conclusion:  </w:t>
      </w:r>
      <w:r>
        <w:rPr>
          <w:color w:val="000000"/>
          <w:shd w:val="clear" w:color="auto" w:fill="FFFFFF"/>
        </w:rPr>
        <w:t>We develop a methodology for translating the area- and access-based metrics common in policy into the NDVI terms of most epidemiologic studies, allowing the quantification of the health benefits of such policies.</w:t>
      </w:r>
    </w:p>
    <w:p w14:paraId="10D5AEBC" w14:textId="77777777" w:rsidR="00BA191C" w:rsidRDefault="00BA191C" w:rsidP="00BA191C">
      <w:pPr>
        <w:rPr>
          <w:color w:val="000000"/>
          <w:shd w:val="clear" w:color="auto" w:fill="FFFFFF"/>
        </w:rPr>
      </w:pPr>
    </w:p>
    <w:p w14:paraId="576A06CE" w14:textId="1993EF38" w:rsidR="00BA191C" w:rsidRDefault="00000000" w:rsidP="00BA191C">
      <w:pPr>
        <w:rPr>
          <w:i/>
          <w:iCs/>
        </w:rPr>
      </w:pPr>
      <w:hyperlink r:id="rId7"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FDBABDA"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lakes, rivers) tend to have better physical and mental health. This paper describes the extent of blue and green, or natural spaces, within 96 cities across the globe. The 96 cities included are members of the C40 network, which has set two 2030 goals, one relating to the amount of greenspace within each city and the second to the percentage of the population that has access to nearby green or blue space. In this paper we estimate the level of natural space equivalent to meeting these targets in terms of the most common metric used in health literature. We find that C40 cities vary greatly in terms of the type, amount, and distribution of their natural space. Most C40 cities already have sufficient greenspace according to their</w:t>
      </w:r>
      <w:r w:rsidR="009F7CE9">
        <w:t xml:space="preserve"> stated</w:t>
      </w:r>
      <w:r>
        <w:t xml:space="preserve"> goal, while less than half have enough natural space near their populations. By creating a translation between the language of the policy goals and the measures used in health literature, we provide a method for quantifying the health benefits of policies to expand urban nature. </w:t>
      </w:r>
    </w:p>
    <w:p w14:paraId="01C6F14A" w14:textId="1BDFCF59" w:rsidR="009E2002" w:rsidRPr="00CA4057" w:rsidRDefault="00000000" w:rsidP="00CA4057">
      <w:pPr>
        <w:pStyle w:val="Heading1"/>
        <w:rPr>
          <w:b w:val="0"/>
          <w:bCs w:val="0"/>
          <w:i/>
          <w:iCs/>
          <w:sz w:val="24"/>
          <w:szCs w:val="24"/>
        </w:rPr>
      </w:pPr>
      <w:hyperlink r:id="rId8"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2C6ED4C7" w14:textId="77777777" w:rsidR="00913AE7" w:rsidRDefault="00913AE7" w:rsidP="009E2002"/>
    <w:p w14:paraId="2BCBF1C4" w14:textId="77777777" w:rsidR="00913AE7" w:rsidRDefault="00913AE7" w:rsidP="009E2002"/>
    <w:p w14:paraId="7CCF34DE" w14:textId="77777777" w:rsidR="00913AE7" w:rsidRDefault="00913AE7" w:rsidP="009E2002"/>
    <w:p w14:paraId="1E4A57CF" w14:textId="77777777" w:rsidR="00913AE7" w:rsidRDefault="00913AE7" w:rsidP="009E2002"/>
    <w:p w14:paraId="0BBDFC57" w14:textId="77777777" w:rsidR="00913AE7" w:rsidRDefault="00913AE7" w:rsidP="009E2002"/>
    <w:p w14:paraId="46C24460" w14:textId="77777777" w:rsidR="00913AE7" w:rsidRDefault="00913AE7" w:rsidP="009E2002"/>
    <w:p w14:paraId="365A0686" w14:textId="77777777" w:rsidR="00913AE7" w:rsidRDefault="00913AE7" w:rsidP="009E2002"/>
    <w:p w14:paraId="74856322" w14:textId="77777777" w:rsidR="00913AE7" w:rsidRDefault="00913AE7" w:rsidP="009E2002"/>
    <w:p w14:paraId="75559DE6" w14:textId="77777777" w:rsidR="00913AE7" w:rsidRDefault="00913AE7" w:rsidP="009E2002"/>
    <w:p w14:paraId="7F923FE1"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9"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660088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commentRangeStart w:id="2"/>
      <w:commentRangeStart w:id="3"/>
      <w:r w:rsidRPr="00E93336">
        <w:rPr>
          <w:color w:val="000000"/>
          <w:shd w:val="clear" w:color="auto" w:fill="FFFFFF"/>
        </w:rPr>
        <w:t xml:space="preserve">quality </w:t>
      </w:r>
      <w:commentRangeEnd w:id="2"/>
      <w:r w:rsidR="00AD5359">
        <w:rPr>
          <w:rStyle w:val="CommentReference"/>
        </w:rPr>
        <w:commentReference w:id="2"/>
      </w:r>
      <w:commentRangeEnd w:id="3"/>
      <w:r w:rsidR="005533F2">
        <w:rPr>
          <w:rStyle w:val="CommentReference"/>
        </w:rPr>
        <w:commentReference w:id="3"/>
      </w:r>
      <w:r w:rsidRPr="00E93336">
        <w:rPr>
          <w:color w:val="000000"/>
          <w:shd w:val="clear" w:color="auto" w:fill="FFFFFF"/>
        </w:rPr>
        <w:t xml:space="preserve">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4" w:name="_Toc130419142"/>
      <w:r w:rsidRPr="00983CC3">
        <w:rPr>
          <w:b/>
          <w:bCs/>
          <w:i w:val="0"/>
          <w:iCs w:val="0"/>
        </w:rPr>
        <w:t>Methods</w:t>
      </w:r>
      <w:bookmarkEnd w:id="4"/>
    </w:p>
    <w:p w14:paraId="226A7A57" w14:textId="66AB021A" w:rsidR="0063213D" w:rsidRDefault="0063213D" w:rsidP="00015ABF">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The regression inputs, in map format, is shown in Appendix B for an example city, Washington, DC.</w:t>
      </w:r>
    </w:p>
    <w:p w14:paraId="09D718E8" w14:textId="196A6CED" w:rsidR="005E0BCF" w:rsidRPr="000E5D30" w:rsidRDefault="005E0BCF" w:rsidP="005E0BCF">
      <w:pPr>
        <w:pStyle w:val="subheader"/>
        <w:rPr>
          <w:i w:val="0"/>
          <w:iCs w:val="0"/>
        </w:rPr>
      </w:pPr>
      <w:r w:rsidRPr="000E5D30">
        <w:rPr>
          <w:b/>
          <w:bCs/>
          <w:noProof/>
        </w:rPr>
        <w:lastRenderedPageBreak/>
        <mc:AlternateContent>
          <mc:Choice Requires="wpg">
            <w:drawing>
              <wp:anchor distT="0" distB="0" distL="114300" distR="114300" simplePos="0" relativeHeight="251685888" behindDoc="0" locked="0" layoutInCell="1" allowOverlap="1" wp14:anchorId="4C5252B5" wp14:editId="22E1735A">
                <wp:simplePos x="0" y="0"/>
                <wp:positionH relativeFrom="column">
                  <wp:posOffset>0</wp:posOffset>
                </wp:positionH>
                <wp:positionV relativeFrom="paragraph">
                  <wp:posOffset>0</wp:posOffset>
                </wp:positionV>
                <wp:extent cx="5943600" cy="4459605"/>
                <wp:effectExtent l="0" t="0" r="0" b="0"/>
                <wp:wrapTight wrapText="bothSides">
                  <wp:wrapPolygon edited="0">
                    <wp:start x="0" y="0"/>
                    <wp:lineTo x="0" y="21529"/>
                    <wp:lineTo x="21554" y="21529"/>
                    <wp:lineTo x="21554" y="0"/>
                    <wp:lineTo x="0" y="0"/>
                  </wp:wrapPolygon>
                </wp:wrapTight>
                <wp:docPr id="900151869" name="Group 5"/>
                <wp:cNvGraphicFramePr/>
                <a:graphic xmlns:a="http://schemas.openxmlformats.org/drawingml/2006/main">
                  <a:graphicData uri="http://schemas.microsoft.com/office/word/2010/wordprocessingGroup">
                    <wpg:wgp>
                      <wpg:cNvGrpSpPr/>
                      <wpg:grpSpPr>
                        <a:xfrm>
                          <a:off x="0" y="0"/>
                          <a:ext cx="5943600" cy="4459605"/>
                          <a:chOff x="0" y="0"/>
                          <a:chExt cx="5943600" cy="4459605"/>
                        </a:xfrm>
                      </wpg:grpSpPr>
                      <pic:pic xmlns:pic="http://schemas.openxmlformats.org/drawingml/2006/picture">
                        <pic:nvPicPr>
                          <pic:cNvPr id="998832844" name="Picture 2" descr="A diagram of a dia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pic:pic xmlns:pic="http://schemas.openxmlformats.org/drawingml/2006/picture">
                        <pic:nvPicPr>
                          <pic:cNvPr id="1129005491" name="Picture 1" descr="A diagram of a different type of space&#10;&#10;Description automatically generated with medium confidence"/>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070100"/>
                            <a:ext cx="5943600" cy="2389505"/>
                          </a:xfrm>
                          <a:prstGeom prst="rect">
                            <a:avLst/>
                          </a:prstGeom>
                        </pic:spPr>
                      </pic:pic>
                    </wpg:wgp>
                  </a:graphicData>
                </a:graphic>
              </wp:anchor>
            </w:drawing>
          </mc:Choice>
          <mc:Fallback>
            <w:pict>
              <v:group w14:anchorId="5527FDBF" id="Group 5" o:spid="_x0000_s1026" style="position:absolute;margin-left:0;margin-top:0;width:468pt;height:351.15pt;z-index:251685888" coordsize="59436,445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diagram of a diagram&#10;&#10;Description automatically generated" style="position:absolute;width:59436;height:20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">
                  <v:imagedata r:id="rId16" o:title="A diagram of a diagram&#10;&#10;Description automatically generated"/>
                </v:shape>
                <v:shape id="Picture 1" o:spid="_x0000_s1028" type="#_x0000_t75" alt="A diagram of a different type of space&#10;&#10;Description automatically generated with medium confidence" style="position:absolute;top:20701;width:59436;height:238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">
                  <v:imagedata r:id="rId17" o:title="A diagram of a different type of space&#10;&#10;Description automatically generated with medium confidence"/>
                </v:shape>
                <w10:wrap type="tight"/>
              </v:group>
            </w:pict>
          </mc:Fallback>
        </mc:AlternateContent>
      </w:r>
      <w:r w:rsidRPr="000E5D30">
        <w:rPr>
          <w:b/>
          <w:bCs/>
        </w:rPr>
        <w:t xml:space="preserve">Figure 1. </w:t>
      </w:r>
      <w:commentRangeStart w:id="5"/>
      <w:r w:rsidRPr="000E5D30">
        <w:t xml:space="preserve">Methods data analysis flowchart. </w:t>
      </w:r>
      <w:r w:rsidRPr="000E5D30">
        <w:t>The arrows represent processes and the squares</w:t>
      </w:r>
      <w:r w:rsidRPr="000E5D30">
        <w:rPr>
          <w:i w:val="0"/>
          <w:iCs w:val="0"/>
        </w:rPr>
        <w:t xml:space="preserve"> </w:t>
      </w:r>
      <w:r w:rsidRPr="000E5D30">
        <w:t xml:space="preserve">datasets. </w:t>
      </w:r>
      <w:r w:rsidR="007B22BC" w:rsidRPr="000E5D30">
        <w:t xml:space="preserve">Regression models are shown with red arrows. The colors indicate the spatial resolution of the data. </w:t>
      </w:r>
      <w:r w:rsidRPr="000E5D30">
        <w:t>Orange boxes show 10m resolution, blue 100m resolution, and green boxes city-level datasets.</w:t>
      </w:r>
      <w:commentRangeEnd w:id="5"/>
      <w:r w:rsidR="009024F3">
        <w:rPr>
          <w:rStyle w:val="CommentReference"/>
          <w:i w:val="0"/>
          <w:iCs w:val="0"/>
          <w:color w:val="auto"/>
          <w:shd w:val="clear" w:color="auto" w:fill="auto"/>
        </w:rPr>
        <w:commentReference w:id="5"/>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71522C9D"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60ABDC9D"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existenc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336A0379"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The GHS-UCDB uses population data and built-up surface area to define city bounds that correspond to where concentrated populations actually li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Supplemental data).</w:t>
      </w:r>
    </w:p>
    <w:p w14:paraId="203168F6" w14:textId="77777777" w:rsidR="003C4EC0" w:rsidRDefault="003C4EC0"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4AD54D94"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it does not include blue space. </w:t>
      </w:r>
      <w:r w:rsidR="009024F3">
        <w:rPr>
          <w:shd w:val="clear" w:color="auto" w:fill="FFFFFF"/>
        </w:rPr>
        <w:t xml:space="preserve">While the UND target language allows for “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A)</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this dataset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3C864E9A"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800DDA">
        <w:rPr>
          <w:shd w:val="clear" w:color="auto" w:fill="FFFFFF"/>
        </w:rPr>
        <w:t xml:space="preserve">As opposed to </w:t>
      </w:r>
      <w:r w:rsidR="00875C4E">
        <w:rPr>
          <w:shd w:val="clear" w:color="auto" w:fill="FFFFFF"/>
        </w:rPr>
        <w:t xml:space="preserve">the Quality Total Cover target, we used the natural space dataset to evaluate performance against </w:t>
      </w:r>
      <w:r w:rsidR="003C4EC0">
        <w:rPr>
          <w:shd w:val="clear" w:color="auto" w:fill="FFFFFF"/>
        </w:rPr>
        <w:lastRenderedPageBreak/>
        <w:t xml:space="preserve">the Equitable Spatial Distribution target, </w:t>
      </w:r>
      <w:r w:rsidR="00875C4E">
        <w:rPr>
          <w:shd w:val="clear" w:color="auto" w:fill="FFFFFF"/>
        </w:rPr>
        <w:t>since the latter</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same mean reducer as the Quality Total Cover target.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C).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4D9EEBDD"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B).</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445BA58E" w:rsidR="00EE76E7" w:rsidRDefault="001D31BB" w:rsidP="0021474E">
      <w:pPr>
        <w:ind w:firstLine="720"/>
      </w:pPr>
      <w:r>
        <w:rPr>
          <w:b/>
          <w:bCs/>
          <w:shd w:val="clear" w:color="auto" w:fill="FFFFFF"/>
        </w:rPr>
        <w:lastRenderedPageBreak/>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first set a threshold NDVI value above which a pixel was considered greenspace. We</w:t>
      </w:r>
      <w:r w:rsidR="00EE76E7">
        <w:rPr>
          <w:shd w:val="clear" w:color="auto" w:fill="FFFFFF"/>
        </w:rPr>
        <w:t xml:space="preserv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w:t>
      </w:r>
      <w:r w:rsidR="00EE76E7">
        <w:rPr>
          <w:shd w:val="clear" w:color="auto" w:fill="FFFFFF"/>
        </w:rPr>
        <w:t xml:space="preserve">Quality Total Cover </w:t>
      </w:r>
      <w:r w:rsidR="00EE76E7">
        <w:rPr>
          <w:shd w:val="clear" w:color="auto" w:fill="FFFFFF"/>
        </w:rPr>
        <w:t xml:space="preserve">regression models </w:t>
      </w:r>
      <w:r w:rsidR="00EE76E7">
        <w:rPr>
          <w:shd w:val="clear" w:color="auto" w:fill="FFFFFF"/>
        </w:rPr>
        <w:t>where</w:t>
      </w:r>
      <w:r w:rsidR="00EE76E7">
        <w:rPr>
          <w:shd w:val="clear" w:color="auto" w:fill="FFFFFF"/>
        </w:rPr>
        <w:t xml:space="preserve"> the green area was set to </w:t>
      </w:r>
      <w:r w:rsidR="00EE76E7">
        <w:rPr>
          <w:shd w:val="clear" w:color="auto" w:fill="FFFFFF"/>
        </w:rPr>
        <w:t>0.</w:t>
      </w:r>
      <w:r w:rsidR="00EE76E7">
        <w:rPr>
          <w:shd w:val="clear" w:color="auto" w:fill="FFFFFF"/>
        </w:rPr>
        <w:t xml:space="preserve">75, </w:t>
      </w:r>
      <w:r w:rsidR="00EE76E7">
        <w:rPr>
          <w:shd w:val="clear" w:color="auto" w:fill="FFFFFF"/>
        </w:rPr>
        <w:t>0.</w:t>
      </w:r>
      <w:r w:rsidR="00EE76E7">
        <w:rPr>
          <w:shd w:val="clear" w:color="auto" w:fill="FFFFFF"/>
        </w:rPr>
        <w:t>90, and 1</w:t>
      </w:r>
      <w:r w:rsidR="00EE76E7">
        <w:rPr>
          <w:shd w:val="clear" w:color="auto" w:fill="FFFFFF"/>
        </w:rPr>
        <w:t>.</w:t>
      </w:r>
      <w:r w:rsidR="00EE76E7">
        <w:rPr>
          <w:shd w:val="clear" w:color="auto" w:fill="FFFFFF"/>
        </w:rPr>
        <w:t>00.</w:t>
      </w:r>
      <w:r w:rsidR="00EE76E7">
        <w:rPr>
          <w:shd w:val="clear" w:color="auto" w:fill="FFFFFF"/>
        </w:rPr>
        <w:t xml:space="preserve"> </w:t>
      </w:r>
      <w:r w:rsidR="00EE76E7">
        <w:rPr>
          <w:shd w:val="clear" w:color="auto" w:fill="FFFFFF"/>
        </w:rPr>
        <w:t xml:space="preserve">For this target we used our natural space NDVI dataset, where pixels representing water were assigned a value of 1. Because water pixels were assigned the highest value of NDVI, water pixels were always </w:t>
      </w:r>
      <w:r w:rsidR="00EE76E7">
        <w:rPr>
          <w:shd w:val="clear" w:color="auto" w:fill="FFFFFF"/>
        </w:rPr>
        <w:t xml:space="preserve">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sizabl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 reducer</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natural space</w:t>
      </w:r>
      <w:r w:rsidR="009C7ADD">
        <w:rPr>
          <w:shd w:val="clear" w:color="auto" w:fill="FFFFFF"/>
        </w:rPr>
        <w:t xml:space="preserve"> dataset.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40ADFF3F" w:rsidR="00F61961" w:rsidRDefault="00F61961" w:rsidP="00E410AC">
      <w:r>
        <w:rPr>
          <w:noProof/>
        </w:rPr>
        <mc:AlternateContent>
          <mc:Choice Requires="wpg">
            <w:drawing>
              <wp:anchor distT="0" distB="0" distL="114300" distR="114300" simplePos="0" relativeHeight="251687936" behindDoc="0" locked="0" layoutInCell="1" allowOverlap="1" wp14:anchorId="6E25EB07" wp14:editId="4847ED6D">
                <wp:simplePos x="0" y="0"/>
                <wp:positionH relativeFrom="column">
                  <wp:posOffset>-63500</wp:posOffset>
                </wp:positionH>
                <wp:positionV relativeFrom="paragraph">
                  <wp:posOffset>177800</wp:posOffset>
                </wp:positionV>
                <wp:extent cx="6007100" cy="4542790"/>
                <wp:effectExtent l="0" t="0" r="0" b="3810"/>
                <wp:wrapTight wrapText="bothSides">
                  <wp:wrapPolygon edited="0">
                    <wp:start x="0" y="0"/>
                    <wp:lineTo x="0" y="8696"/>
                    <wp:lineTo x="137" y="21558"/>
                    <wp:lineTo x="21554" y="21558"/>
                    <wp:lineTo x="21554" y="8696"/>
                    <wp:lineTo x="21417" y="0"/>
                    <wp:lineTo x="0" y="0"/>
                  </wp:wrapPolygon>
                </wp:wrapTight>
                <wp:docPr id="1374476048" name="Group 6"/>
                <wp:cNvGraphicFramePr/>
                <a:graphic xmlns:a="http://schemas.openxmlformats.org/drawingml/2006/main">
                  <a:graphicData uri="http://schemas.microsoft.com/office/word/2010/wordprocessingGroup">
                    <wpg:wgp>
                      <wpg:cNvGrpSpPr/>
                      <wpg:grpSpPr>
                        <a:xfrm>
                          <a:off x="0" y="0"/>
                          <a:ext cx="6007100" cy="4542790"/>
                          <a:chOff x="-63500" y="0"/>
                          <a:chExt cx="6007100" cy="4542790"/>
                        </a:xfrm>
                      </wpg:grpSpPr>
                      <pic:pic xmlns:pic="http://schemas.openxmlformats.org/drawingml/2006/picture">
                        <pic:nvPicPr>
                          <pic:cNvPr id="1307996132" name="Picture 3" descr="A diagram of a space station&#10;&#10;Description automatically generated with medium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828800"/>
                            <a:ext cx="5943600" cy="2713990"/>
                          </a:xfrm>
                          <a:prstGeom prst="rect">
                            <a:avLst/>
                          </a:prstGeom>
                        </pic:spPr>
                      </pic:pic>
                      <pic:pic xmlns:pic="http://schemas.openxmlformats.org/drawingml/2006/picture">
                        <pic:nvPicPr>
                          <pic:cNvPr id="619958550" name="Picture 4" descr="A diagram of a graph&#10;&#10;Description automatically generated"/>
                          <pic:cNvPicPr>
                            <a:picLocks noChangeAspect="1"/>
                          </pic:cNvPicPr>
                        </pic:nvPicPr>
                        <pic:blipFill rotWithShape="1">
                          <a:blip r:embed="rId19">
                            <a:extLst>
                              <a:ext uri="{28A0092B-C50C-407E-A947-70E740481C1C}">
                                <a14:useLocalDpi xmlns:a14="http://schemas.microsoft.com/office/drawing/2010/main" val="0"/>
                              </a:ext>
                            </a:extLst>
                          </a:blip>
                          <a:srcRect b="15642"/>
                          <a:stretch/>
                        </pic:blipFill>
                        <pic:spPr bwMode="auto">
                          <a:xfrm>
                            <a:off x="-63500" y="0"/>
                            <a:ext cx="5943600" cy="18288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4DE3B39C" id="Group 6" o:spid="_x0000_s1026" style="position:absolute;margin-left:-5pt;margin-top:14pt;width:473pt;height:357.7pt;z-index:251687936;mso-width-relative:margin" coordorigin="-635" coordsize="60071,454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sIXNX+FABAgAABAgQIECBAgAABAgQIECBA&#13;&#10;gAABAgQIECBAgAABAgQIECBAgEBRAYGrolLaESBAgAABAgQIECBAgAABAgQIECBAgAABAgQIECBA&#13;&#10;gAABAgQIECBQewGBq9qfAgAIECBAgAABAgQIECBAgAABAgQIECBAgAABAg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sIXNX+FABAgAABAgQIECBAgAABAgQIECBA&#13;&#10;gAABAgQIECBAgAABAgQIECBAgEBRAYGrolLaESBAgAABAgQIECBAgAABAgQIECBAgAABAgQIECBA&#13;&#10;gAABAgQIECBQewGBq9qfAgAIECBAgAABAgQIECBAgAABAgQIECBAgAABAg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">
                <v:shape id="Picture 3" o:spid="_x0000_s1027" type="#_x0000_t75" alt="A diagram of a space station&#10;&#10;Description automatically generated with medium confidence" style="position:absolute;top:18288;width:59436;height:27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">
                  <v:imagedata r:id="rId20" o:title="A diagram of a space station&#10;&#10;Description automatically generated with medium confidence"/>
                </v:shape>
                <v:shape id="Picture 4" o:spid="_x0000_s1028" type="#_x0000_t75" alt="A diagram of a graph&#10;&#10;Description automatically generated" style="position:absolute;left:-635;width:59436;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">
                  <v:imagedata r:id="rId21" o:title="A diagram of a graph&#10;&#10;Description automatically generated" cropbottom="10251f"/>
                </v:shape>
                <w10:wrap type="tight"/>
              </v:group>
            </w:pict>
          </mc:Fallback>
        </mc:AlternateContent>
      </w:r>
    </w:p>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72C7B487"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334466">
        <w:t>Appendix C</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Auckland, and Jakarta have a median NDVI of approximately </w:t>
      </w:r>
      <w:r w:rsidR="00994469">
        <w:lastRenderedPageBreak/>
        <w:t>0.62 while their distribution of grid cell values is very different (Fig. 2 Panel C).</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Supplemental Figure C2)</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 xml:space="preserve">values increasing by over 40%. Despite this overall trend, there were six C40 cities whose NDVI value increased by less than 0.1% when blue space was considered: Addis Ababa, Ethiopia, Quito, Ecuador, Amman, Jordan, Tshwane, South Africa, Guadalajara, Mexico, and Nairobi, Kenya (Appendix A). </w:t>
      </w:r>
    </w:p>
    <w:p w14:paraId="7D34E411" w14:textId="6C87CFC1" w:rsidR="00994469" w:rsidRPr="00015ABF" w:rsidRDefault="00994469" w:rsidP="00994469">
      <w:pPr>
        <w:pStyle w:val="ListParagraph"/>
        <w:ind w:left="360"/>
        <w:rPr>
          <w:b/>
          <w:bCs/>
        </w:rPr>
      </w:pPr>
    </w:p>
    <w:p w14:paraId="1B87F4DE" w14:textId="43A409DC" w:rsidR="00343AFC" w:rsidRPr="001F6663" w:rsidRDefault="00994469" w:rsidP="00343AFC">
      <w:pPr>
        <w:pStyle w:val="figures"/>
        <w:rPr>
          <w:b w:val="0"/>
          <w:bCs w:val="0"/>
        </w:rPr>
      </w:pPr>
      <w:r>
        <w:rPr>
          <w:b w:val="0"/>
          <w:bCs w:val="0"/>
          <w:noProof/>
        </w:rPr>
        <w:lastRenderedPageBreak/>
        <w:drawing>
          <wp:anchor distT="0" distB="0" distL="114300" distR="114300" simplePos="0" relativeHeight="251666432" behindDoc="1" locked="0" layoutInCell="1" allowOverlap="1" wp14:anchorId="4CBE66EF" wp14:editId="22E447AE">
            <wp:simplePos x="0" y="0"/>
            <wp:positionH relativeFrom="column">
              <wp:posOffset>190500</wp:posOffset>
            </wp:positionH>
            <wp:positionV relativeFrom="paragraph">
              <wp:posOffset>594995</wp:posOffset>
            </wp:positionV>
            <wp:extent cx="5461000" cy="7280910"/>
            <wp:effectExtent l="0" t="0" r="0" b="0"/>
            <wp:wrapTight wrapText="bothSides">
              <wp:wrapPolygon edited="0">
                <wp:start x="0" y="0"/>
                <wp:lineTo x="0" y="21551"/>
                <wp:lineTo x="21550" y="21551"/>
                <wp:lineTo x="21550" y="0"/>
                <wp:lineTo x="0" y="0"/>
              </wp:wrapPolygon>
            </wp:wrapTight>
            <wp:docPr id="6261020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02039" name="Picture 626102039"/>
                    <pic:cNvPicPr/>
                  </pic:nvPicPr>
                  <pic:blipFill>
                    <a:blip r:embed="rId22">
                      <a:extLst>
                        <a:ext uri="{28A0092B-C50C-407E-A947-70E740481C1C}">
                          <a14:useLocalDpi xmlns:a14="http://schemas.microsoft.com/office/drawing/2010/main" val="0"/>
                        </a:ext>
                      </a:extLst>
                    </a:blip>
                    <a:stretch>
                      <a:fillRect/>
                    </a:stretch>
                  </pic:blipFill>
                  <pic:spPr>
                    <a:xfrm>
                      <a:off x="0" y="0"/>
                      <a:ext cx="5461000" cy="7280910"/>
                    </a:xfrm>
                    <a:prstGeom prst="rect">
                      <a:avLst/>
                    </a:prstGeom>
                  </pic:spPr>
                </pic:pic>
              </a:graphicData>
            </a:graphic>
            <wp14:sizeRelH relativeFrom="page">
              <wp14:pctWidth>0</wp14:pctWidth>
            </wp14:sizeRelH>
            <wp14:sizeRelV relativeFrom="page">
              <wp14:pctHeight>0</wp14:pctHeight>
            </wp14:sizeRelV>
          </wp:anchor>
        </w:drawing>
      </w:r>
      <w:commentRangeStart w:id="6"/>
      <w:commentRangeStart w:id="7"/>
      <w:r w:rsidR="00343AFC">
        <w:t xml:space="preserve">Figure </w:t>
      </w:r>
      <w:commentRangeEnd w:id="6"/>
      <w:r w:rsidR="0088355E">
        <w:rPr>
          <w:rStyle w:val="CommentReference"/>
          <w:b w:val="0"/>
          <w:bCs w:val="0"/>
          <w:i w:val="0"/>
          <w:iCs w:val="0"/>
          <w:color w:val="auto"/>
          <w:shd w:val="clear" w:color="auto" w:fill="auto"/>
        </w:rPr>
        <w:commentReference w:id="6"/>
      </w:r>
      <w:commentRangeEnd w:id="7"/>
      <w:r w:rsidR="007B077F">
        <w:rPr>
          <w:rStyle w:val="CommentReference"/>
          <w:b w:val="0"/>
          <w:bCs w:val="0"/>
          <w:i w:val="0"/>
          <w:iCs w:val="0"/>
          <w:color w:val="auto"/>
          <w:shd w:val="clear" w:color="auto" w:fill="auto"/>
        </w:rPr>
        <w:commentReference w:id="7"/>
      </w:r>
      <w:r w:rsidR="00343AFC">
        <w:t xml:space="preserve">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shown by vertical lines.</w:t>
      </w:r>
      <w:r w:rsidR="00343AFC">
        <w:t xml:space="preserve"> </w:t>
      </w:r>
      <w:r w:rsidR="00343AFC">
        <w:rPr>
          <w:b w:val="0"/>
          <w:bCs w:val="0"/>
        </w:rPr>
        <w:t>These distributions do not include blue space.</w:t>
      </w:r>
    </w:p>
    <w:p w14:paraId="205D9C0A" w14:textId="5062F777" w:rsidR="00D740CC" w:rsidRDefault="00D740CC" w:rsidP="00343AFC">
      <w:pPr>
        <w:ind w:firstLine="720"/>
        <w:rPr>
          <w:shd w:val="clear" w:color="auto" w:fill="FFFFFF"/>
        </w:rPr>
      </w:pPr>
    </w:p>
    <w:p w14:paraId="612B8BA9" w14:textId="3B1E50E5" w:rsidR="00BC6F0B" w:rsidRDefault="007467EE" w:rsidP="00BC6F0B">
      <w:pPr>
        <w:ind w:firstLine="720"/>
      </w:pPr>
      <w:r>
        <w:lastRenderedPageBreak/>
        <w:t>The city</w:t>
      </w:r>
      <w:r w:rsidR="00E95C63">
        <w:t xml:space="preserve"> </w:t>
      </w:r>
      <w:r>
        <w:t xml:space="preserve">mean </w:t>
      </w:r>
      <w:r w:rsidR="002153C7">
        <w:t>proportion</w:t>
      </w:r>
      <w:r>
        <w:t xml:space="preserve"> of green urban area </w:t>
      </w:r>
      <w:r w:rsidR="00ED5635">
        <w:t xml:space="preserve">was </w:t>
      </w:r>
      <w:r>
        <w:t>0.4</w:t>
      </w:r>
      <w:r w:rsidR="00ED5635">
        <w:t>27</w:t>
      </w:r>
      <w:r>
        <w:t>.</w:t>
      </w:r>
      <w:r w:rsidR="00ED5635">
        <w:t xml:space="preserve"> M</w:t>
      </w:r>
      <w:r>
        <w:t>easuring greenspace this way resulted in more extreme values, ranging from a city-mean of 0.03</w:t>
      </w:r>
      <w:r w:rsidR="00ED5635">
        <w:t>1</w:t>
      </w:r>
      <w:r>
        <w:t xml:space="preserve"> in Lima, Peru to 0.</w:t>
      </w:r>
      <w:r w:rsidR="00ED5635">
        <w:t>806</w:t>
      </w:r>
      <w:r>
        <w:t xml:space="preserve"> in Dhaka, Bangladesh. </w:t>
      </w:r>
      <w:r w:rsidR="00E0473A">
        <w:t xml:space="preserve">Despite averaging the 10m native pixels to the 100m resolution in this dataset, the distribution of pixel values remained highly clustered near 0 and 1 (Supplemental </w:t>
      </w:r>
      <w:r w:rsidR="008A12EC">
        <w:t>Figure C1</w:t>
      </w:r>
      <w:r w:rsidR="00E0473A">
        <w:t xml:space="preserve">). </w:t>
      </w:r>
      <w:r w:rsidR="0018074D">
        <w:t xml:space="preserve">While the city </w:t>
      </w:r>
      <w:proofErr w:type="gramStart"/>
      <w:r w:rsidR="0018074D">
        <w:t>mean</w:t>
      </w:r>
      <w:proofErr w:type="gramEnd"/>
      <w:r w:rsidR="0018074D">
        <w:t xml:space="preserve"> green area tended to be lower than NDVI, the relative order of greenness</w:t>
      </w:r>
      <w:r w:rsidR="00D07EFB">
        <w:t xml:space="preserve"> between cities</w:t>
      </w:r>
      <w:r w:rsidR="0018074D">
        <w:t xml:space="preserve"> remained </w:t>
      </w:r>
      <w:r w:rsidR="00222397">
        <w:t>fairly</w:t>
      </w:r>
      <w:r w:rsidR="0018074D">
        <w:t xml:space="preserve"> consistent (Fig. 2 and Supplemental Data Fig. 2).</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proportion of green urban area</w:t>
      </w:r>
      <w:r w:rsidR="00813C9B">
        <w:t xml:space="preserve"> than NDVI. The addition of blue space increased this metric by almost 300% in Dubai, United Arab Emirates, nearly tripled the natural space value 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430991CF" w:rsidR="00E0473A" w:rsidRDefault="00727CF5" w:rsidP="00BC6F0B">
      <w:pPr>
        <w:ind w:firstLine="720"/>
      </w:pPr>
      <w:r>
        <w:rPr>
          <w:noProof/>
        </w:rPr>
        <w:drawing>
          <wp:anchor distT="0" distB="0" distL="114300" distR="114300" simplePos="0" relativeHeight="251670528" behindDoc="1" locked="0" layoutInCell="1" allowOverlap="1" wp14:anchorId="7D6A5B4C" wp14:editId="7C968AB4">
            <wp:simplePos x="0" y="0"/>
            <wp:positionH relativeFrom="column">
              <wp:posOffset>0</wp:posOffset>
            </wp:positionH>
            <wp:positionV relativeFrom="paragraph">
              <wp:posOffset>0</wp:posOffset>
            </wp:positionV>
            <wp:extent cx="5943600" cy="3199765"/>
            <wp:effectExtent l="0" t="0" r="0" b="635"/>
            <wp:wrapTight wrapText="bothSides">
              <wp:wrapPolygon edited="0">
                <wp:start x="0" y="0"/>
                <wp:lineTo x="0" y="21519"/>
                <wp:lineTo x="21554" y="21519"/>
                <wp:lineTo x="21554" y="0"/>
                <wp:lineTo x="0" y="0"/>
              </wp:wrapPolygon>
            </wp:wrapTight>
            <wp:docPr id="132393146" name="Picture 8"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3146" name="Picture 8" descr="A group of colored do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14:sizeRelH relativeFrom="page">
              <wp14:pctWidth>0</wp14:pctWidth>
            </wp14:sizeRelH>
            <wp14:sizeRelV relativeFrom="page">
              <wp14:pctHeight>0</wp14:pctHeight>
            </wp14:sizeRelV>
          </wp:anchor>
        </w:drawing>
      </w:r>
    </w:p>
    <w:p w14:paraId="78F2BFDD" w14:textId="63A587C3"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two Urban Natural Declaration target</w:t>
      </w:r>
      <w:r w:rsidR="00972F3F">
        <w:rPr>
          <w:b w:val="0"/>
          <w:bCs w:val="0"/>
        </w:rPr>
        <w:t>s</w:t>
      </w:r>
      <w:r w:rsidRPr="007418A9">
        <w:rPr>
          <w:b w:val="0"/>
          <w:bCs w:val="0"/>
        </w:rPr>
        <w:t>.</w:t>
      </w:r>
      <w:r>
        <w:rPr>
          <w:b w:val="0"/>
          <w:bCs w:val="0"/>
        </w:rPr>
        <w:t xml:space="preserve"> Each of the scatter points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061DD6F" w:rsidR="0079549B" w:rsidRDefault="00343AFC" w:rsidP="001028EE">
      <w:pPr>
        <w:ind w:firstLine="720"/>
      </w:pPr>
      <w:r w:rsidRPr="007A4FC8">
        <w:rPr>
          <w:b/>
          <w:bCs/>
        </w:rPr>
        <w:t xml:space="preserve">4.2. Performance on </w:t>
      </w:r>
      <w:r>
        <w:rPr>
          <w:b/>
          <w:bCs/>
        </w:rPr>
        <w:t xml:space="preserve">UND </w:t>
      </w:r>
      <w:r w:rsidRPr="007A4FC8">
        <w:rPr>
          <w:b/>
          <w:bCs/>
        </w:rPr>
        <w:t>targets.</w:t>
      </w:r>
      <w:r>
        <w:t xml:space="preserve"> Many C40 cities already </w:t>
      </w:r>
      <w:r w:rsidR="006D65F9">
        <w:t>meet the standard</w:t>
      </w:r>
      <w:r>
        <w:t xml:space="preserve"> of one or both UND </w:t>
      </w:r>
      <w:r w:rsidRPr="00744D69">
        <w:t xml:space="preserve">targets (Fig. </w:t>
      </w:r>
      <w:r>
        <w:t>3</w:t>
      </w:r>
      <w:r w:rsidRPr="00744D69">
        <w:t xml:space="preserve">). </w:t>
      </w:r>
      <w:r w:rsidR="006D65F9">
        <w:t>Seventy-seven</w:t>
      </w:r>
      <w:r>
        <w:t xml:space="preserve"> </w:t>
      </w:r>
      <w:r w:rsidR="006D65F9">
        <w:t>(</w:t>
      </w:r>
      <w:r>
        <w:t>80%</w:t>
      </w:r>
      <w:r w:rsidR="006D65F9">
        <w:t>)</w:t>
      </w:r>
      <w:r>
        <w:t xml:space="preserve"> of cities meet the lower end of the Quality Total Cover target, with at least 30% of their urban area designated as greenspace. </w:t>
      </w:r>
      <w:r w:rsidR="0079549B">
        <w:t xml:space="preserve">At least 60% of 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t xml:space="preserve">40% or more greenspace. </w:t>
      </w:r>
      <w:r w:rsidR="00D04C1F">
        <w:t xml:space="preserve">Despite these regional </w:t>
      </w:r>
      <w:r w:rsidR="00D04C1F">
        <w:lastRenderedPageBreak/>
        <w:t>trends, there was substantial intra-regional variation in performance on the Quality Total Cover target.</w:t>
      </w:r>
    </w:p>
    <w:p w14:paraId="47AE4BEE" w14:textId="77777777" w:rsidR="006D65F9" w:rsidRDefault="006D65F9" w:rsidP="00C63C38"/>
    <w:p w14:paraId="1EB9B437" w14:textId="1DB2DF54"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w:t>
      </w:r>
      <w:r w:rsidR="00D11786">
        <w:t xml:space="preserve">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 Karachi, Pakistan,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687F84D5" w:rsidR="00A218B5" w:rsidRDefault="00343AFC" w:rsidP="003C562A">
      <w:pPr>
        <w:ind w:firstLine="720"/>
        <w:rPr>
          <w:shd w:val="clear" w:color="auto" w:fill="FFFFFF"/>
        </w:rPr>
      </w:pPr>
      <w:r w:rsidRPr="007A4FC8">
        <w:rPr>
          <w:b/>
          <w:bCs/>
        </w:rPr>
        <w:t xml:space="preserve">4.3. </w:t>
      </w:r>
      <w:r w:rsidR="00A72003">
        <w:rPr>
          <w:b/>
          <w:bCs/>
        </w:rPr>
        <w:t>Converting UND</w:t>
      </w:r>
      <w:r w:rsidRPr="007A4FC8">
        <w:rPr>
          <w:b/>
          <w:bCs/>
        </w:rPr>
        <w:t xml:space="preserve"> targets to </w:t>
      </w:r>
      <w:r w:rsidR="00A72003">
        <w:rPr>
          <w:b/>
          <w:bCs/>
        </w:rPr>
        <w:t xml:space="preserve">the </w:t>
      </w:r>
      <w:r w:rsidRPr="007A4FC8">
        <w:rPr>
          <w:b/>
          <w:bCs/>
        </w:rPr>
        <w:t xml:space="preserve">NDVI </w:t>
      </w:r>
      <w:r w:rsidR="00A72003">
        <w:rPr>
          <w:b/>
          <w:bCs/>
        </w:rPr>
        <w:t>scale</w:t>
      </w:r>
      <w:r w:rsidRPr="007A4FC8">
        <w:rPr>
          <w:b/>
          <w:bCs/>
        </w:rPr>
        <w:t>.</w:t>
      </w:r>
      <w:r>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Pr>
          <w:shd w:val="clear" w:color="auto" w:fill="FFFFFF"/>
        </w:rPr>
        <w:t>8</w:t>
      </w:r>
      <w:r w:rsidR="00B37A0F">
        <w:rPr>
          <w:shd w:val="clear" w:color="auto" w:fill="FFFFFF"/>
        </w:rPr>
        <w:t>3</w:t>
      </w:r>
      <w:r>
        <w:rPr>
          <w:shd w:val="clear" w:color="auto" w:fill="FFFFFF"/>
        </w:rPr>
        <w:t>% of the variance in NDVI, ranging from 5</w:t>
      </w:r>
      <w:r w:rsidR="00B37A0F">
        <w:rPr>
          <w:shd w:val="clear" w:color="auto" w:fill="FFFFFF"/>
        </w:rPr>
        <w:t>7</w:t>
      </w:r>
      <w:r>
        <w:rPr>
          <w:shd w:val="clear" w:color="auto" w:fill="FFFFFF"/>
        </w:rPr>
        <w:t xml:space="preserve"> to 9</w:t>
      </w:r>
      <w:r w:rsidR="00B37A0F">
        <w:rPr>
          <w:shd w:val="clear" w:color="auto" w:fill="FFFFFF"/>
        </w:rPr>
        <w:t>4</w:t>
      </w:r>
      <w:r>
        <w:rPr>
          <w:shd w:val="clear" w:color="auto" w:fill="FFFFFF"/>
        </w:rPr>
        <w:t xml:space="preserve">% for a given city. The root </w:t>
      </w:r>
      <w:proofErr w:type="gramStart"/>
      <w:r>
        <w:rPr>
          <w:shd w:val="clear" w:color="auto" w:fill="FFFFFF"/>
        </w:rPr>
        <w:t>mean</w:t>
      </w:r>
      <w:proofErr w:type="gramEnd"/>
      <w:r>
        <w:rPr>
          <w:shd w:val="clear" w:color="auto" w:fill="FFFFFF"/>
        </w:rPr>
        <w:t xml:space="preserve"> square error (</w:t>
      </w:r>
      <w:proofErr w:type="spellStart"/>
      <w:r>
        <w:rPr>
          <w:shd w:val="clear" w:color="auto" w:fill="FFFFFF"/>
        </w:rPr>
        <w:t>rmse</w:t>
      </w:r>
      <w:proofErr w:type="spellEnd"/>
      <w:r>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640CFF5D" w14:textId="7982E243" w:rsidR="00696709" w:rsidRDefault="00695C00" w:rsidP="00343AFC">
      <w:pPr>
        <w:pStyle w:val="figures"/>
        <w:rPr>
          <w:b w:val="0"/>
          <w:bCs w:val="0"/>
        </w:rPr>
      </w:pPr>
      <w:r>
        <w:rPr>
          <w:noProof/>
        </w:rPr>
        <w:lastRenderedPageBreak/>
        <w:drawing>
          <wp:anchor distT="0" distB="0" distL="114300" distR="114300" simplePos="0" relativeHeight="251672576" behindDoc="1" locked="0" layoutInCell="1" allowOverlap="1" wp14:anchorId="717CB8C5" wp14:editId="3F152470">
            <wp:simplePos x="0" y="0"/>
            <wp:positionH relativeFrom="column">
              <wp:posOffset>-850900</wp:posOffset>
            </wp:positionH>
            <wp:positionV relativeFrom="paragraph">
              <wp:posOffset>0</wp:posOffset>
            </wp:positionV>
            <wp:extent cx="7691120" cy="4544695"/>
            <wp:effectExtent l="0" t="0" r="5080" b="1905"/>
            <wp:wrapTight wrapText="bothSides">
              <wp:wrapPolygon edited="0">
                <wp:start x="0" y="0"/>
                <wp:lineTo x="0" y="21549"/>
                <wp:lineTo x="21579" y="21549"/>
                <wp:lineTo x="21579" y="0"/>
                <wp:lineTo x="0" y="0"/>
              </wp:wrapPolygon>
            </wp:wrapTight>
            <wp:docPr id="10522340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34058" name="Picture 105223405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691120" cy="4544695"/>
                    </a:xfrm>
                    <a:prstGeom prst="rect">
                      <a:avLst/>
                    </a:prstGeom>
                  </pic:spPr>
                </pic:pic>
              </a:graphicData>
            </a:graphic>
            <wp14:sizeRelH relativeFrom="page">
              <wp14:pctWidth>0</wp14:pctWidth>
            </wp14:sizeRelH>
            <wp14:sizeRelV relativeFrom="page">
              <wp14:pctHeight>0</wp14:pctHeight>
            </wp14:sizeRelV>
          </wp:anchor>
        </w:drawing>
      </w:r>
      <w:r w:rsidR="00343AFC">
        <w:t>F</w:t>
      </w:r>
      <w:r w:rsidR="00343AFC" w:rsidRPr="00305F42">
        <w:t xml:space="preserve">igure </w:t>
      </w:r>
      <w:r w:rsidR="00343AFC">
        <w:t>4</w:t>
      </w:r>
      <w:r w:rsidR="00343AFC" w:rsidRPr="00305F42">
        <w:t>.</w:t>
      </w:r>
      <w:r w:rsidR="00343AFC" w:rsidRPr="00305F42">
        <w:rPr>
          <w:b w:val="0"/>
          <w:bCs w:val="0"/>
        </w:rPr>
        <w:t xml:space="preserve"> Quality Total Cover</w:t>
      </w:r>
      <w:r w:rsidR="00564BB1">
        <w:rPr>
          <w:b w:val="0"/>
          <w:bCs w:val="0"/>
        </w:rPr>
        <w:t xml:space="preserve"> Model fit statistics and results.</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fit statistics by region. </w:t>
      </w:r>
      <w:r w:rsidR="00343AFC">
        <w:rPr>
          <w:b w:val="0"/>
          <w:bCs w:val="0"/>
        </w:rPr>
        <w:t>Panel A shows the adjusted R</w:t>
      </w:r>
      <w:r w:rsidR="00343AFC">
        <w:rPr>
          <w:b w:val="0"/>
          <w:bCs w:val="0"/>
          <w:vertAlign w:val="superscript"/>
        </w:rPr>
        <w:t>2</w:t>
      </w:r>
      <w:r w:rsidR="00343AFC">
        <w:rPr>
          <w:b w:val="0"/>
          <w:bCs w:val="0"/>
        </w:rPr>
        <w:t xml:space="preserve"> </w:t>
      </w:r>
      <w:r w:rsidR="00C628F4">
        <w:rPr>
          <w:b w:val="0"/>
          <w:bCs w:val="0"/>
        </w:rPr>
        <w:t xml:space="preserve">value while </w:t>
      </w:r>
      <w:r w:rsidR="00343AFC">
        <w:rPr>
          <w:b w:val="0"/>
          <w:bCs w:val="0"/>
        </w:rPr>
        <w:t xml:space="preserve">Panel B </w:t>
      </w:r>
      <w:r w:rsidR="00C628F4">
        <w:rPr>
          <w:b w:val="0"/>
          <w:bCs w:val="0"/>
        </w:rPr>
        <w:t xml:space="preserve">shows </w:t>
      </w:r>
      <w:r w:rsidR="00343AFC">
        <w:rPr>
          <w:b w:val="0"/>
          <w:bCs w:val="0"/>
        </w:rPr>
        <w:t>the root mean square error (</w:t>
      </w:r>
      <w:proofErr w:type="spellStart"/>
      <w:r w:rsidR="00343AFC">
        <w:rPr>
          <w:b w:val="0"/>
          <w:bCs w:val="0"/>
        </w:rPr>
        <w:t>rmse</w:t>
      </w:r>
      <w:proofErr w:type="spellEnd"/>
      <w:r w:rsidR="00343AFC">
        <w:rPr>
          <w:b w:val="0"/>
          <w:bCs w:val="0"/>
        </w:rPr>
        <w:t xml:space="preserve">). </w:t>
      </w:r>
      <w:r w:rsidR="00564BB1">
        <w:rPr>
          <w:b w:val="0"/>
          <w:bCs w:val="0"/>
        </w:rPr>
        <w:t>Panel C shows the predicted NDVI value where the proportion of green area is 0.3.</w:t>
      </w:r>
      <w:r w:rsidR="005F3F1C">
        <w:rPr>
          <w:b w:val="0"/>
          <w:bCs w:val="0"/>
        </w:rPr>
        <w:t xml:space="preserve"> </w:t>
      </w:r>
    </w:p>
    <w:p w14:paraId="6157E760" w14:textId="77777777" w:rsidR="00695C00" w:rsidRDefault="00695C00" w:rsidP="00343AFC">
      <w:pPr>
        <w:pStyle w:val="figures"/>
        <w:rPr>
          <w:b w:val="0"/>
          <w:bCs w:val="0"/>
        </w:rPr>
      </w:pPr>
    </w:p>
    <w:p w14:paraId="7A9CFF34" w14:textId="484B99CA"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24EEFDAE" w:rsidR="00343AFC" w:rsidRDefault="00A218B5" w:rsidP="00A218B5">
      <w:pPr>
        <w:ind w:firstLine="720"/>
        <w:rPr>
          <w:shd w:val="clear" w:color="auto" w:fill="FFFFFF"/>
        </w:rPr>
      </w:pPr>
      <w:r>
        <w:rPr>
          <w:b/>
          <w:bCs/>
          <w:noProof/>
        </w:rPr>
        <w:lastRenderedPageBreak/>
        <w:drawing>
          <wp:anchor distT="0" distB="0" distL="114300" distR="114300" simplePos="0" relativeHeight="251674624" behindDoc="1" locked="0" layoutInCell="1" allowOverlap="1" wp14:anchorId="09A9A6C2" wp14:editId="54659FF2">
            <wp:simplePos x="0" y="0"/>
            <wp:positionH relativeFrom="column">
              <wp:posOffset>-914400</wp:posOffset>
            </wp:positionH>
            <wp:positionV relativeFrom="paragraph">
              <wp:posOffset>213360</wp:posOffset>
            </wp:positionV>
            <wp:extent cx="7734300" cy="4786630"/>
            <wp:effectExtent l="0" t="0" r="0" b="1270"/>
            <wp:wrapTight wrapText="bothSides">
              <wp:wrapPolygon edited="0">
                <wp:start x="0" y="0"/>
                <wp:lineTo x="0" y="21548"/>
                <wp:lineTo x="21565" y="21548"/>
                <wp:lineTo x="21565" y="0"/>
                <wp:lineTo x="0" y="0"/>
              </wp:wrapPolygon>
            </wp:wrapTight>
            <wp:docPr id="1574109201" name="Picture 16"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9201" name="Picture 16" descr="A map of the world with different colored dot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734300" cy="4786630"/>
                    </a:xfrm>
                    <a:prstGeom prst="rect">
                      <a:avLst/>
                    </a:prstGeom>
                  </pic:spPr>
                </pic:pic>
              </a:graphicData>
            </a:graphic>
            <wp14:sizeRelH relativeFrom="page">
              <wp14:pctWidth>0</wp14:pctWidth>
            </wp14:sizeRelH>
            <wp14:sizeRelV relativeFrom="page">
              <wp14:pctHeight>0</wp14:pctHeight>
            </wp14:sizeRelV>
          </wp:anchor>
        </w:drawing>
      </w:r>
    </w:p>
    <w:p w14:paraId="106D004C" w14:textId="77777777" w:rsidR="00343AFC" w:rsidRDefault="00343AFC" w:rsidP="00343AFC">
      <w:pPr>
        <w:ind w:firstLine="720"/>
        <w:rPr>
          <w:shd w:val="clear" w:color="auto" w:fill="FFFFFF"/>
        </w:rPr>
      </w:pPr>
    </w:p>
    <w:p w14:paraId="4E803D74" w14:textId="7CB43EBE"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Pr>
          <w:b w:val="0"/>
          <w:bCs w:val="0"/>
        </w:rPr>
        <w:t>Equitable Spatial Distribution</w:t>
      </w:r>
      <w:r w:rsidRPr="00305F42">
        <w:rPr>
          <w:b w:val="0"/>
          <w:bCs w:val="0"/>
        </w:rPr>
        <w:t xml:space="preserve"> </w:t>
      </w:r>
      <w:r>
        <w:rPr>
          <w:b w:val="0"/>
          <w:bCs w:val="0"/>
        </w:rPr>
        <w:t>model fit statistics</w:t>
      </w:r>
      <w:r w:rsidR="008B4FCD">
        <w:rPr>
          <w:b w:val="0"/>
          <w:bCs w:val="0"/>
        </w:rPr>
        <w:t xml:space="preserve"> and results</w:t>
      </w:r>
      <w:r>
        <w:rPr>
          <w:b w:val="0"/>
          <w:bCs w:val="0"/>
        </w:rPr>
        <w:t xml:space="preserve">. </w:t>
      </w:r>
      <w:r w:rsidR="008B4FCD">
        <w:rPr>
          <w:b w:val="0"/>
          <w:bCs w:val="0"/>
        </w:rP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E79623D" w14:textId="77777777" w:rsidR="00343AFC" w:rsidRDefault="00343AFC" w:rsidP="00571AD9">
      <w:pPr>
        <w:rPr>
          <w:shd w:val="clear" w:color="auto" w:fill="FFFFFF"/>
        </w:rPr>
      </w:pPr>
    </w:p>
    <w:p w14:paraId="01BA8B44" w14:textId="18624645" w:rsidR="00343AFC" w:rsidRPr="00DD249B" w:rsidRDefault="00343AFC" w:rsidP="00343AFC">
      <w:pPr>
        <w:ind w:firstLine="360"/>
        <w:rPr>
          <w:color w:val="000000" w:themeColor="text1"/>
        </w:rPr>
      </w:pPr>
      <w:commentRangeStart w:id="8"/>
      <w:commentRangeStart w:id="9"/>
      <w:r>
        <w:rPr>
          <w:b/>
          <w:bCs/>
          <w:color w:val="000000" w:themeColor="text1"/>
        </w:rPr>
        <w:t xml:space="preserve">4.4 Sensitivity analysis using C40-defined urban extents. </w:t>
      </w:r>
      <w:r w:rsidRPr="00DD249B">
        <w:rPr>
          <w:color w:val="000000" w:themeColor="text1"/>
        </w:rPr>
        <w:t xml:space="preserve">The results of our sensitivity analysis using C40 self-defined shapefiles were similar to those presented above using the urban boundaries as defined by the </w:t>
      </w:r>
      <w:r>
        <w:rPr>
          <w:color w:val="000000" w:themeColor="text1"/>
        </w:rPr>
        <w:t xml:space="preserve">GHS-UCDB. </w:t>
      </w:r>
      <w:r w:rsidRPr="00DD249B">
        <w:rPr>
          <w:color w:val="000000" w:themeColor="text1"/>
        </w:rPr>
        <w:t xml:space="preserve">The </w:t>
      </w:r>
      <w:r>
        <w:rPr>
          <w:color w:val="000000" w:themeColor="text1"/>
        </w:rPr>
        <w:t xml:space="preserve">average </w:t>
      </w:r>
      <w:r w:rsidRPr="00DD249B">
        <w:rPr>
          <w:color w:val="000000" w:themeColor="text1"/>
        </w:rPr>
        <w:t>extent of natural space was higher, and the</w:t>
      </w:r>
      <w:r>
        <w:rPr>
          <w:color w:val="000000" w:themeColor="text1"/>
        </w:rPr>
        <w:t xml:space="preserve"> range of</w:t>
      </w:r>
      <w:r w:rsidRPr="00DD249B">
        <w:rPr>
          <w:color w:val="000000" w:themeColor="text1"/>
        </w:rPr>
        <w:t xml:space="preserve"> city</w:t>
      </w:r>
      <w:r>
        <w:rPr>
          <w:color w:val="000000" w:themeColor="text1"/>
        </w:rPr>
        <w:t>-wide</w:t>
      </w:r>
      <w:r w:rsidRPr="00DD249B">
        <w:rPr>
          <w:color w:val="000000" w:themeColor="text1"/>
        </w:rPr>
        <w:t xml:space="preserve"> </w:t>
      </w:r>
      <w:r>
        <w:rPr>
          <w:color w:val="000000" w:themeColor="text1"/>
        </w:rPr>
        <w:t xml:space="preserve">natural space metrics was </w:t>
      </w:r>
      <w:r w:rsidRPr="00DD249B">
        <w:rPr>
          <w:color w:val="000000" w:themeColor="text1"/>
        </w:rPr>
        <w:t>much larger using the C40 city limits</w:t>
      </w:r>
      <w:r>
        <w:rPr>
          <w:color w:val="000000" w:themeColor="text1"/>
        </w:rPr>
        <w:t xml:space="preserve"> </w:t>
      </w:r>
      <w:r w:rsidRPr="00DD249B">
        <w:rPr>
          <w:color w:val="000000" w:themeColor="text1"/>
        </w:rPr>
        <w:t xml:space="preserve">(Appendix </w:t>
      </w:r>
      <w:r w:rsidR="00020D67">
        <w:rPr>
          <w:color w:val="000000" w:themeColor="text1"/>
        </w:rPr>
        <w:t>A</w:t>
      </w:r>
      <w:r w:rsidRPr="00DD249B">
        <w:rPr>
          <w:color w:val="000000" w:themeColor="text1"/>
        </w:rPr>
        <w:t>).</w:t>
      </w:r>
      <w:r>
        <w:rPr>
          <w:color w:val="000000" w:themeColor="text1"/>
        </w:rPr>
        <w:t xml:space="preserve"> The larger variation from using the C40 definitions is likely due to the lack of a standardized boundary methodology, unlike GHS-UCDB. </w:t>
      </w:r>
      <w:r w:rsidRPr="00DD249B">
        <w:rPr>
          <w:color w:val="000000" w:themeColor="text1"/>
        </w:rPr>
        <w:t>Using these definitions, 82 cities met the Quality Total Cover and 43 met the Equitable Spatial Distribution targets.</w:t>
      </w:r>
      <w:r>
        <w:rPr>
          <w:color w:val="000000" w:themeColor="text1"/>
        </w:rPr>
        <w:t xml:space="preserve"> In general, whichever urban definition included more land area had a greater natural space extent across NDVI- and landcover-based measures (Appendix </w:t>
      </w:r>
      <w:r w:rsidR="00020D67">
        <w:rPr>
          <w:color w:val="000000" w:themeColor="text1"/>
        </w:rPr>
        <w:t>F</w:t>
      </w:r>
      <w:r>
        <w:rPr>
          <w:color w:val="000000" w:themeColor="text1"/>
        </w:rPr>
        <w:t xml:space="preserve">). The </w:t>
      </w:r>
      <w:r w:rsidRPr="00DD249B">
        <w:rPr>
          <w:color w:val="000000" w:themeColor="text1"/>
        </w:rPr>
        <w:t>estimated NDVI</w:t>
      </w:r>
      <w:r>
        <w:rPr>
          <w:color w:val="000000" w:themeColor="text1"/>
        </w:rPr>
        <w:t xml:space="preserve"> and </w:t>
      </w:r>
      <w:r>
        <w:rPr>
          <w:shd w:val="clear" w:color="auto" w:fill="FFFFFF"/>
        </w:rPr>
        <w:t>NDVI plus water</w:t>
      </w:r>
      <w:r w:rsidDel="004E7277">
        <w:rPr>
          <w:color w:val="000000" w:themeColor="text1"/>
        </w:rPr>
        <w:t xml:space="preserve"> </w:t>
      </w:r>
      <w:r w:rsidRPr="00DD249B">
        <w:rPr>
          <w:color w:val="000000" w:themeColor="text1"/>
        </w:rPr>
        <w:t>equivalent values were</w:t>
      </w:r>
      <w:r>
        <w:rPr>
          <w:color w:val="000000" w:themeColor="text1"/>
        </w:rPr>
        <w:t xml:space="preserve"> much closer than the estimates of natural space itself (Appendix </w:t>
      </w:r>
      <w:r w:rsidR="00020D67">
        <w:rPr>
          <w:color w:val="000000" w:themeColor="text1"/>
        </w:rPr>
        <w:t>F</w:t>
      </w:r>
      <w:r>
        <w:rPr>
          <w:color w:val="000000" w:themeColor="text1"/>
        </w:rPr>
        <w:t xml:space="preserve">). </w:t>
      </w:r>
      <w:commentRangeEnd w:id="8"/>
      <w:r w:rsidR="00501D79">
        <w:rPr>
          <w:rStyle w:val="CommentReference"/>
        </w:rPr>
        <w:commentReference w:id="8"/>
      </w:r>
      <w:commentRangeEnd w:id="9"/>
      <w:r w:rsidR="00501D79">
        <w:rPr>
          <w:rStyle w:val="CommentReference"/>
        </w:rPr>
        <w:commentReference w:id="9"/>
      </w:r>
    </w:p>
    <w:p w14:paraId="3975DA44" w14:textId="2F325FEE" w:rsidR="00343AFC" w:rsidRDefault="00343AFC" w:rsidP="00994469">
      <w:pPr>
        <w:rPr>
          <w:shd w:val="clear" w:color="auto" w:fill="FFFFFF"/>
        </w:rPr>
      </w:pP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30402FEA"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 xml:space="preserve">a place to gather with friends and family, and offer natural beauty. A 2022 </w:t>
      </w:r>
      <w:r>
        <w:lastRenderedPageBreak/>
        <w:t>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45B41F4F"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xml:space="preserve">, with a mean difference of .08 and standard deviation of .02). However, our estimates had a strong correlation of 0.96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w:t>
      </w:r>
      <w:r w:rsidRPr="005F110B">
        <w:lastRenderedPageBreak/>
        <w:t xml:space="preserve">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26"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161561BA" w14:textId="77777777" w:rsidR="007F0608" w:rsidRDefault="00000000" w:rsidP="00AF0E50">
      <w:pPr>
        <w:pStyle w:val="Heading1"/>
        <w:rPr>
          <w:b w:val="0"/>
          <w:bCs w:val="0"/>
          <w:sz w:val="24"/>
          <w:szCs w:val="24"/>
        </w:rPr>
      </w:pPr>
      <w:r>
        <w:fldChar w:fldCharType="begin"/>
      </w:r>
      <w:r>
        <w:instrText>HYPERLINK "https://www.agu.org/Publish-with-AGU/Publish/Author-Resources/Text-requirements" \l "supportinginformation"</w:instrText>
      </w:r>
      <w:r>
        <w:fldChar w:fldCharType="separate"/>
      </w:r>
      <w:r w:rsidR="007F0608" w:rsidRPr="00D111DB">
        <w:rPr>
          <w:rStyle w:val="Hyperlink"/>
          <w:b w:val="0"/>
          <w:bCs w:val="0"/>
          <w:sz w:val="24"/>
          <w:szCs w:val="24"/>
        </w:rPr>
        <w:t>Supporting information </w:t>
      </w:r>
      <w:r>
        <w:rPr>
          <w:rStyle w:val="Hyperlink"/>
          <w:b w:val="0"/>
          <w:bCs w:val="0"/>
          <w:sz w:val="24"/>
          <w:szCs w:val="24"/>
        </w:rPr>
        <w:fldChar w:fldCharType="end"/>
      </w:r>
      <w:r w:rsidR="007F0608" w:rsidRPr="00D111DB">
        <w:rPr>
          <w:b w:val="0"/>
          <w:bCs w:val="0"/>
          <w:sz w:val="24"/>
          <w:szCs w:val="24"/>
        </w:rPr>
        <w:t>(e.g., graphs)</w:t>
      </w:r>
    </w:p>
    <w:p w14:paraId="04E70FF6" w14:textId="5A21F71F" w:rsidR="007A6050" w:rsidRDefault="004B5107" w:rsidP="004B5107">
      <w:pPr>
        <w:pStyle w:val="subheader"/>
        <w:rPr>
          <w:i w:val="0"/>
          <w:iCs w:val="0"/>
        </w:rPr>
      </w:pPr>
      <w:r>
        <w:rPr>
          <w:b/>
          <w:bCs/>
          <w:i w:val="0"/>
          <w:iCs w:val="0"/>
        </w:rPr>
        <w:lastRenderedPageBreak/>
        <w:t>Supplemental Data</w:t>
      </w:r>
      <w:r w:rsidRPr="00F236BE">
        <w:rPr>
          <w:b/>
          <w:bCs/>
          <w:i w:val="0"/>
          <w:iCs w:val="0"/>
        </w:rPr>
        <w:t>.</w:t>
      </w:r>
      <w:r>
        <w:rPr>
          <w:i w:val="0"/>
          <w:iCs w:val="0"/>
        </w:rPr>
        <w:t xml:space="preserve"> </w:t>
      </w:r>
    </w:p>
    <w:p w14:paraId="4DD1A5A2" w14:textId="77777777" w:rsidR="00B45DF2" w:rsidRDefault="00B45DF2" w:rsidP="004B5107">
      <w:pPr>
        <w:pStyle w:val="subheader"/>
        <w:rPr>
          <w:i w:val="0"/>
          <w:iCs w:val="0"/>
        </w:rPr>
      </w:pPr>
    </w:p>
    <w:p w14:paraId="73CFDBFD" w14:textId="3D3A694E" w:rsidR="00B45DF2" w:rsidRPr="00B45DF2" w:rsidRDefault="00B45DF2" w:rsidP="004B5107">
      <w:pPr>
        <w:pStyle w:val="subheader"/>
        <w:rPr>
          <w:i w:val="0"/>
          <w:iCs w:val="0"/>
        </w:rPr>
      </w:pPr>
      <w:r>
        <w:rPr>
          <w:b/>
          <w:bCs/>
          <w:i w:val="0"/>
          <w:iCs w:val="0"/>
        </w:rPr>
        <w:t xml:space="preserve">Appendix A: </w:t>
      </w:r>
      <w:r w:rsidRPr="00714432">
        <w:rPr>
          <w:b/>
          <w:bCs/>
          <w:i w:val="0"/>
          <w:iCs w:val="0"/>
        </w:rPr>
        <w:t>City-level summary data.</w:t>
      </w: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0A543D95" w14:textId="2693E0A0" w:rsidR="00B45DF2" w:rsidRPr="007452FE" w:rsidRDefault="00504EA4" w:rsidP="00840DD1">
      <w:pPr>
        <w:rPr>
          <w:shd w:val="clear" w:color="auto" w:fill="FFFFFF"/>
        </w:rPr>
      </w:pPr>
      <w:r w:rsidRPr="00504EA4">
        <w:rPr>
          <w:b/>
          <w:bCs/>
          <w:noProof/>
          <w:shd w:val="clear" w:color="auto" w:fill="FFFFFF"/>
        </w:rPr>
        <w:lastRenderedPageBreak/>
        <w:drawing>
          <wp:anchor distT="0" distB="0" distL="114300" distR="114300" simplePos="0" relativeHeight="251689984" behindDoc="1" locked="0" layoutInCell="1" allowOverlap="1" wp14:anchorId="36DA334F" wp14:editId="62608FA3">
            <wp:simplePos x="0" y="0"/>
            <wp:positionH relativeFrom="column">
              <wp:posOffset>165100</wp:posOffset>
            </wp:positionH>
            <wp:positionV relativeFrom="paragraph">
              <wp:posOffset>34544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r w:rsidRPr="00504EA4">
        <w:rPr>
          <w:b/>
          <w:bCs/>
          <w:shd w:val="clear" w:color="auto" w:fill="FFFFFF"/>
        </w:rPr>
        <w:t>Appendix B:</w:t>
      </w:r>
      <w:r>
        <w:rPr>
          <w:shd w:val="clear" w:color="auto" w:fill="FFFFFF"/>
        </w:rPr>
        <w:t xml:space="preserve"> </w:t>
      </w:r>
      <w:r w:rsidRPr="00714432">
        <w:rPr>
          <w:b/>
          <w:bCs/>
          <w:shd w:val="clear" w:color="auto" w:fill="FFFFFF"/>
        </w:rPr>
        <w:t>Methods Figure.</w:t>
      </w:r>
    </w:p>
    <w:p w14:paraId="360902D1" w14:textId="1807C8D5" w:rsidR="0013328A" w:rsidRDefault="00B45DF2" w:rsidP="0013328A">
      <w:pPr>
        <w:pStyle w:val="figures"/>
        <w:rPr>
          <w:b w:val="0"/>
          <w:bCs w:val="0"/>
        </w:rPr>
      </w:pPr>
      <w:r>
        <w:t xml:space="preserve">Supplemental </w:t>
      </w:r>
      <w:r w:rsidRPr="00D807AC">
        <w:t xml:space="preserve">Figure </w:t>
      </w:r>
      <w:r w:rsidR="00504EA4">
        <w:t>B</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w:t>
      </w:r>
      <w:proofErr w:type="spellStart"/>
      <w:r>
        <w:rPr>
          <w:b w:val="0"/>
          <w:bCs w:val="0"/>
        </w:rPr>
        <w:t>threshhold</w:t>
      </w:r>
      <w:proofErr w:type="spellEnd"/>
      <w:r>
        <w:rPr>
          <w:b w:val="0"/>
          <w:bCs w:val="0"/>
        </w:rPr>
        <w:t xml:space="preserve">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3F94F13E" w14:textId="03189D28" w:rsidR="0054751C" w:rsidRDefault="0054751C" w:rsidP="0013328A">
      <w:pPr>
        <w:pStyle w:val="figures"/>
        <w:rPr>
          <w:b w:val="0"/>
          <w:bCs w:val="0"/>
        </w:rPr>
      </w:pPr>
      <w:r w:rsidRPr="0054751C">
        <w:lastRenderedPageBreak/>
        <w:t xml:space="preserve">Appendix </w:t>
      </w:r>
      <w:r w:rsidRPr="0054751C">
        <w:t>C</w:t>
      </w:r>
      <w:r w:rsidRPr="0054751C">
        <w:t>:</w:t>
      </w:r>
      <w:r>
        <w:t xml:space="preserve"> </w:t>
      </w:r>
      <w:r w:rsidR="00A22A69">
        <w:t xml:space="preserve">Regional plots of </w:t>
      </w:r>
      <w:r w:rsidR="0058289B">
        <w:t xml:space="preserve">city </w:t>
      </w:r>
      <w:r w:rsidR="00A22A69">
        <w:t>n</w:t>
      </w:r>
      <w:r w:rsidRPr="00A22A69">
        <w:t xml:space="preserve">atural space </w:t>
      </w:r>
      <w:r w:rsidR="00A22A69">
        <w:t>distributions</w:t>
      </w:r>
      <w:r w:rsidRPr="00A22A69">
        <w:t>.</w:t>
      </w:r>
    </w:p>
    <w:p w14:paraId="282D41CB" w14:textId="2B48F24C" w:rsidR="00832A99" w:rsidRPr="009F4163" w:rsidRDefault="0013328A" w:rsidP="00911D8E">
      <w:pPr>
        <w:pStyle w:val="figures"/>
      </w:pPr>
      <w:r>
        <w:rPr>
          <w:b w:val="0"/>
          <w:bCs w:val="0"/>
          <w:i w:val="0"/>
          <w:iCs w:val="0"/>
          <w:noProof/>
        </w:rPr>
        <w:drawing>
          <wp:anchor distT="0" distB="0" distL="114300" distR="114300" simplePos="0" relativeHeight="251676672" behindDoc="1" locked="0" layoutInCell="1" allowOverlap="1" wp14:anchorId="542B2E34" wp14:editId="323C4448">
            <wp:simplePos x="0" y="0"/>
            <wp:positionH relativeFrom="column">
              <wp:posOffset>353060</wp:posOffset>
            </wp:positionH>
            <wp:positionV relativeFrom="paragraph">
              <wp:posOffset>0</wp:posOffset>
            </wp:positionV>
            <wp:extent cx="5448300" cy="7264400"/>
            <wp:effectExtent l="0" t="0" r="0" b="0"/>
            <wp:wrapTight wrapText="bothSides">
              <wp:wrapPolygon edited="0">
                <wp:start x="0" y="0"/>
                <wp:lineTo x="0" y="21562"/>
                <wp:lineTo x="21550" y="21562"/>
                <wp:lineTo x="21550" y="0"/>
                <wp:lineTo x="0" y="0"/>
              </wp:wrapPolygon>
            </wp:wrapTight>
            <wp:docPr id="100339614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6149" name="Picture 4" descr="A screenshot of a graph&#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448300" cy="7264400"/>
                    </a:xfrm>
                    <a:prstGeom prst="rect">
                      <a:avLst/>
                    </a:prstGeom>
                  </pic:spPr>
                </pic:pic>
              </a:graphicData>
            </a:graphic>
            <wp14:sizeRelH relativeFrom="page">
              <wp14:pctWidth>0</wp14:pctWidth>
            </wp14:sizeRelH>
            <wp14:sizeRelV relativeFrom="page">
              <wp14:pctHeight>0</wp14:pctHeight>
            </wp14:sizeRelV>
          </wp:anchor>
        </w:drawing>
      </w:r>
      <w:r w:rsidR="0054751C">
        <w:t xml:space="preserve">Supplemental </w:t>
      </w:r>
      <w:r w:rsidR="004B5107" w:rsidRPr="00911D8E">
        <w:t xml:space="preserve">Figure </w:t>
      </w:r>
      <w:r w:rsidR="009F4163">
        <w:t>C1</w:t>
      </w:r>
      <w:r w:rsidR="0054751C">
        <w:rPr>
          <w:b w:val="0"/>
          <w:bCs w:val="0"/>
        </w:rPr>
        <w:t>.</w:t>
      </w:r>
      <w:r w:rsidR="004B5107" w:rsidRPr="00911D8E">
        <w:rPr>
          <w:b w:val="0"/>
          <w:bCs w:val="0"/>
        </w:rPr>
        <w:t xml:space="preserve"> </w:t>
      </w:r>
      <w:r w:rsidR="00911D8E" w:rsidRPr="00911D8E">
        <w:rPr>
          <w:b w:val="0"/>
          <w:bCs w:val="0"/>
        </w:rPr>
        <w:t>Distribution of 100m 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values for each pixel in C40 cities within each world region. Quartiles of green area are shown by vertical lines. These distributions do not include blue space.</w:t>
      </w:r>
    </w:p>
    <w:p w14:paraId="0969A6E1" w14:textId="6D8BDF3F" w:rsidR="00911D8E" w:rsidRDefault="009F4163" w:rsidP="00911D8E">
      <w:pPr>
        <w:pStyle w:val="figures"/>
        <w:rPr>
          <w:b w:val="0"/>
          <w:bCs w:val="0"/>
        </w:rPr>
      </w:pPr>
      <w:r>
        <w:rPr>
          <w:b w:val="0"/>
          <w:bCs w:val="0"/>
          <w:noProof/>
        </w:rPr>
        <w:lastRenderedPageBreak/>
        <w:drawing>
          <wp:anchor distT="0" distB="0" distL="114300" distR="114300" simplePos="0" relativeHeight="251678720" behindDoc="1" locked="0" layoutInCell="1" allowOverlap="1" wp14:anchorId="17B1835A" wp14:editId="35641F80">
            <wp:simplePos x="0" y="0"/>
            <wp:positionH relativeFrom="column">
              <wp:posOffset>165100</wp:posOffset>
            </wp:positionH>
            <wp:positionV relativeFrom="paragraph">
              <wp:posOffset>0</wp:posOffset>
            </wp:positionV>
            <wp:extent cx="5381625" cy="7175500"/>
            <wp:effectExtent l="0" t="0" r="3175" b="0"/>
            <wp:wrapTight wrapText="bothSides">
              <wp:wrapPolygon edited="0">
                <wp:start x="0" y="0"/>
                <wp:lineTo x="0" y="21562"/>
                <wp:lineTo x="21562" y="21562"/>
                <wp:lineTo x="21562" y="0"/>
                <wp:lineTo x="0" y="0"/>
              </wp:wrapPolygon>
            </wp:wrapTight>
            <wp:docPr id="65411931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9313" name="Picture 5" descr="A screenshot of a graph&#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81625" cy="7175500"/>
                    </a:xfrm>
                    <a:prstGeom prst="rect">
                      <a:avLst/>
                    </a:prstGeom>
                  </pic:spPr>
                </pic:pic>
              </a:graphicData>
            </a:graphic>
            <wp14:sizeRelH relativeFrom="page">
              <wp14:pctWidth>0</wp14:pctWidth>
            </wp14:sizeRelH>
            <wp14:sizeRelV relativeFrom="page">
              <wp14:pctHeight>0</wp14:pctHeight>
            </wp14:sizeRelV>
          </wp:anchor>
        </w:drawing>
      </w:r>
      <w:r>
        <w:t>Supplemental Figure C2.</w:t>
      </w:r>
      <w:commentRangeStart w:id="10"/>
      <w:commentRangeStart w:id="11"/>
      <w:r w:rsidR="00911D8E" w:rsidRPr="00911D8E">
        <w:rPr>
          <w:b w:val="0"/>
          <w:bCs w:val="0"/>
        </w:rPr>
        <w:t xml:space="preserve"> </w:t>
      </w:r>
      <w:commentRangeEnd w:id="10"/>
      <w:r w:rsidR="00BA0017">
        <w:rPr>
          <w:rStyle w:val="CommentReference"/>
          <w:b w:val="0"/>
          <w:bCs w:val="0"/>
          <w:i w:val="0"/>
          <w:iCs w:val="0"/>
          <w:color w:val="auto"/>
          <w:shd w:val="clear" w:color="auto" w:fill="auto"/>
        </w:rPr>
        <w:commentReference w:id="10"/>
      </w:r>
      <w:commentRangeEnd w:id="11"/>
      <w:r w:rsidR="00C070F7">
        <w:rPr>
          <w:rStyle w:val="CommentReference"/>
          <w:b w:val="0"/>
          <w:bCs w:val="0"/>
          <w:i w:val="0"/>
          <w:iCs w:val="0"/>
          <w:color w:val="auto"/>
          <w:shd w:val="clear" w:color="auto" w:fill="auto"/>
        </w:rPr>
        <w:commentReference w:id="11"/>
      </w:r>
      <w:r w:rsidR="00911D8E" w:rsidRPr="00911D8E">
        <w:rPr>
          <w:b w:val="0"/>
          <w:bCs w:val="0"/>
        </w:rPr>
        <w:t xml:space="preserve">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20FE3C87" w14:textId="77777777" w:rsidR="009F4163" w:rsidRDefault="009F4163" w:rsidP="00911D8E">
      <w:pPr>
        <w:pStyle w:val="figures"/>
        <w:rPr>
          <w:b w:val="0"/>
          <w:bCs w:val="0"/>
        </w:rPr>
      </w:pPr>
    </w:p>
    <w:p w14:paraId="19D0768D" w14:textId="69EEDC17" w:rsidR="00BA0017" w:rsidRDefault="009F4163" w:rsidP="004B5107">
      <w:pPr>
        <w:pStyle w:val="figures"/>
        <w:rPr>
          <w:b w:val="0"/>
          <w:bCs w:val="0"/>
        </w:rPr>
      </w:pPr>
      <w:r>
        <w:rPr>
          <w:b w:val="0"/>
          <w:bCs w:val="0"/>
          <w:noProof/>
        </w:rPr>
        <w:lastRenderedPageBreak/>
        <w:drawing>
          <wp:anchor distT="0" distB="0" distL="114300" distR="114300" simplePos="0" relativeHeight="251692032" behindDoc="1" locked="0" layoutInCell="1" allowOverlap="1" wp14:anchorId="64F4A577" wp14:editId="529935C9">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656152497"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2497" name="Picture 21" descr="A screenshot of a graph&#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t>Supplemental Figure C3</w:t>
      </w:r>
      <w:r w:rsidR="00911D8E" w:rsidRPr="00911D8E">
        <w:rPr>
          <w:b w:val="0"/>
          <w:bCs w:val="0"/>
        </w:rPr>
        <w:t xml:space="preserve">. Distribution of 100m </w:t>
      </w:r>
      <w:r w:rsidR="00911D8E">
        <w:rPr>
          <w:b w:val="0"/>
          <w:bCs w:val="0"/>
        </w:rPr>
        <w:t xml:space="preserve">green and blue area </w:t>
      </w:r>
      <w:r w:rsidR="00911D8E" w:rsidRPr="00911D8E">
        <w:rPr>
          <w:b w:val="0"/>
          <w:bCs w:val="0"/>
        </w:rPr>
        <w:t xml:space="preserve">values 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D5F4E47" w14:textId="77777777" w:rsidR="0013328A" w:rsidRPr="007B74D6" w:rsidRDefault="0013328A" w:rsidP="004B5107">
      <w:pPr>
        <w:pStyle w:val="figures"/>
        <w:rPr>
          <w:b w:val="0"/>
          <w:bCs w:val="0"/>
        </w:rPr>
      </w:pPr>
    </w:p>
    <w:p w14:paraId="0954DBEF" w14:textId="36FBDB44" w:rsidR="003D23D4" w:rsidRPr="003D23D4" w:rsidRDefault="003D23D4" w:rsidP="004B5107">
      <w:pPr>
        <w:rPr>
          <w:i/>
          <w:iCs/>
        </w:rPr>
      </w:pPr>
      <w:r>
        <w:rPr>
          <w:b/>
          <w:bCs/>
          <w:i/>
          <w:iCs/>
        </w:rPr>
        <w:t xml:space="preserve">Appendix D. </w:t>
      </w:r>
      <w:r w:rsidRPr="00A22A69">
        <w:rPr>
          <w:b/>
          <w:bCs/>
          <w:i/>
          <w:iCs/>
        </w:rPr>
        <w:t xml:space="preserve">Regional </w:t>
      </w:r>
      <w:r w:rsidRPr="00A22A69">
        <w:rPr>
          <w:b/>
          <w:bCs/>
          <w:i/>
          <w:iCs/>
        </w:rPr>
        <w:t>composite figures show the results of the regression models.</w:t>
      </w:r>
    </w:p>
    <w:p w14:paraId="141CFCEF" w14:textId="592C5F99" w:rsidR="00011F06" w:rsidRDefault="00011F06" w:rsidP="004B5107"/>
    <w:p w14:paraId="39F87E02" w14:textId="7909F8F3" w:rsidR="008A148E" w:rsidRDefault="003D23D4" w:rsidP="004B5107">
      <w:r>
        <w:t xml:space="preserve">Supplemental </w:t>
      </w:r>
      <w:r w:rsidR="004B5107">
        <w:t xml:space="preserve">Figures 5-12 show density scatter plots of the mean NDVI and mean proportion green area for each </w:t>
      </w:r>
      <w:r>
        <w:t xml:space="preserve">100m pixel of each </w:t>
      </w:r>
      <w:r w:rsidR="004B5107">
        <w:t xml:space="preserve">city </w:t>
      </w:r>
      <w:proofErr w:type="gramStart"/>
      <w:r w:rsidR="004B5107">
        <w:t>in a given</w:t>
      </w:r>
      <w:proofErr w:type="gramEnd"/>
      <w:r w:rsidR="004B5107">
        <w:t xml:space="preserve">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w:t>
      </w:r>
      <w:proofErr w:type="gramStart"/>
      <w:r w:rsidR="004B5107" w:rsidRPr="00F91FDF">
        <w:t>in a given</w:t>
      </w:r>
      <w:proofErr w:type="gramEnd"/>
      <w:r w:rsidR="004B5107" w:rsidRPr="00F91FDF">
        <w:t xml:space="preserve"> region. </w:t>
      </w:r>
      <w:r w:rsidR="000D5BAC" w:rsidRPr="00F91FDF">
        <w:t>All 100m pixel values are displayed as a density scatter, where the lighter the shade of red,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4E2A9CB3" w14:textId="77777777" w:rsidR="00A22A69" w:rsidRDefault="00A22A69" w:rsidP="004B5107"/>
    <w:p w14:paraId="17F06998" w14:textId="77777777" w:rsidR="00A22A69" w:rsidRDefault="00A22A69" w:rsidP="004B5107"/>
    <w:p w14:paraId="5E316185" w14:textId="77777777" w:rsidR="00A22A69" w:rsidRDefault="00A22A69" w:rsidP="004B5107"/>
    <w:p w14:paraId="1F497BF6" w14:textId="77777777" w:rsidR="00A22A69" w:rsidRDefault="00A22A69" w:rsidP="004B5107"/>
    <w:p w14:paraId="6D59CFC7" w14:textId="77777777" w:rsidR="00A22A69" w:rsidRDefault="00A22A69" w:rsidP="004B5107"/>
    <w:p w14:paraId="6A90602A" w14:textId="77777777" w:rsidR="00A22A69" w:rsidRDefault="00A22A69" w:rsidP="004B5107"/>
    <w:p w14:paraId="2D33E56F" w14:textId="77777777" w:rsidR="00A22A69" w:rsidRDefault="00A22A69" w:rsidP="004B5107"/>
    <w:p w14:paraId="7AEA797E" w14:textId="77777777" w:rsidR="00A22A69" w:rsidRDefault="00A22A69" w:rsidP="004B5107"/>
    <w:p w14:paraId="12E645AA" w14:textId="77777777" w:rsidR="00A22A69" w:rsidRDefault="00A22A69" w:rsidP="004B5107"/>
    <w:p w14:paraId="74AA3D9D" w14:textId="77777777" w:rsidR="00A22A69" w:rsidRDefault="00A22A69" w:rsidP="004B5107"/>
    <w:p w14:paraId="2DB09600" w14:textId="77777777" w:rsidR="00A22A69" w:rsidRDefault="00A22A69" w:rsidP="004B5107"/>
    <w:p w14:paraId="7C162B71" w14:textId="77777777" w:rsidR="00A22A69" w:rsidRDefault="00A22A69" w:rsidP="004B5107"/>
    <w:p w14:paraId="47353E2C" w14:textId="77777777" w:rsidR="00A22A69" w:rsidRDefault="00A22A69" w:rsidP="004B5107"/>
    <w:p w14:paraId="4E0EE5E4" w14:textId="77777777" w:rsidR="00A22A69" w:rsidRDefault="00A22A69" w:rsidP="004B5107"/>
    <w:p w14:paraId="1C53133D" w14:textId="77777777" w:rsidR="00A22A69" w:rsidRDefault="00A22A69" w:rsidP="004B5107"/>
    <w:p w14:paraId="73B7516A" w14:textId="77777777" w:rsidR="00A22A69" w:rsidRDefault="00A22A69" w:rsidP="004B5107"/>
    <w:p w14:paraId="5A86FD8F" w14:textId="77777777" w:rsidR="00A22A69" w:rsidRDefault="00A22A69" w:rsidP="004B5107"/>
    <w:p w14:paraId="0E899490" w14:textId="77777777" w:rsidR="00A22A69" w:rsidRDefault="00A22A69" w:rsidP="004B5107"/>
    <w:p w14:paraId="790CCC8A" w14:textId="77777777" w:rsidR="00A22A69" w:rsidRDefault="00A22A69" w:rsidP="004B5107"/>
    <w:p w14:paraId="24FAD7A3" w14:textId="77777777" w:rsidR="00A22A69" w:rsidRDefault="00A22A69" w:rsidP="004B5107"/>
    <w:p w14:paraId="1E08FBDA" w14:textId="77777777" w:rsidR="00A22A69" w:rsidRDefault="00A22A69" w:rsidP="004B5107"/>
    <w:p w14:paraId="36419F7F" w14:textId="77777777" w:rsidR="00A22A69" w:rsidRDefault="00A22A69" w:rsidP="004B5107"/>
    <w:p w14:paraId="5C94ADD2" w14:textId="77777777" w:rsidR="00A22A69" w:rsidRDefault="00A22A69" w:rsidP="004B5107"/>
    <w:p w14:paraId="17FFC951" w14:textId="77777777" w:rsidR="00A22A69" w:rsidRDefault="00A22A69" w:rsidP="004B5107"/>
    <w:p w14:paraId="48D142FD" w14:textId="77777777" w:rsidR="00A22A69" w:rsidRDefault="00A22A69" w:rsidP="004B5107"/>
    <w:p w14:paraId="6B825837" w14:textId="77777777" w:rsidR="00A22A69" w:rsidRDefault="00A22A69" w:rsidP="004B5107"/>
    <w:p w14:paraId="63E44B1D" w14:textId="77777777" w:rsidR="00A22A69" w:rsidRDefault="00A22A69" w:rsidP="004B5107"/>
    <w:p w14:paraId="707209DC" w14:textId="77777777" w:rsidR="00A22A69" w:rsidRDefault="00A22A69" w:rsidP="004B5107"/>
    <w:p w14:paraId="7E9A882E" w14:textId="77777777" w:rsidR="00A22A69" w:rsidRDefault="00A22A69" w:rsidP="004B5107"/>
    <w:p w14:paraId="591E7447" w14:textId="77777777" w:rsidR="00A22A69" w:rsidRDefault="00A22A69" w:rsidP="004B5107"/>
    <w:p w14:paraId="6F5E3A4E" w14:textId="77777777" w:rsidR="00A22A69" w:rsidRDefault="00A22A69" w:rsidP="004B5107"/>
    <w:p w14:paraId="2CBB4F74" w14:textId="77777777" w:rsidR="00A22A69" w:rsidRDefault="00A22A69" w:rsidP="004B5107"/>
    <w:p w14:paraId="4706F663" w14:textId="723B0E5E" w:rsidR="00A22A69" w:rsidRPr="00A22A69" w:rsidRDefault="00A22A69" w:rsidP="004B5107">
      <w:pPr>
        <w:rPr>
          <w:b/>
          <w:bCs/>
        </w:rPr>
      </w:pPr>
      <w:r w:rsidRPr="00A22A69">
        <w:rPr>
          <w:b/>
          <w:bCs/>
        </w:rPr>
        <w:lastRenderedPageBreak/>
        <w:t xml:space="preserve">Appendix </w:t>
      </w:r>
      <w:r w:rsidR="00994469">
        <w:rPr>
          <w:b/>
          <w:bCs/>
        </w:rPr>
        <w:t>E</w:t>
      </w:r>
      <w:r w:rsidRPr="00A22A69">
        <w:rPr>
          <w:b/>
          <w:bCs/>
        </w:rPr>
        <w:t xml:space="preserve">. Equitable Spatial Distribution model fit statistics and thresholds using alternative thresholds for classifying pixels as greenspace. </w:t>
      </w:r>
    </w:p>
    <w:p w14:paraId="01E56FF2" w14:textId="3747FCC5" w:rsidR="00EA440D" w:rsidRDefault="00EA440D" w:rsidP="007C4E1C"/>
    <w:p w14:paraId="08F4536F" w14:textId="631AE4BD" w:rsidR="007C4E1C" w:rsidRDefault="00EA440D" w:rsidP="007C4E1C">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xml:space="preserve">). Panel C shows the predicted natural space NDVI value where </w:t>
      </w:r>
      <w:r w:rsidR="00B74444">
        <w:t>0.</w:t>
      </w:r>
      <w:r>
        <w:t>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4D038BEC" w14:textId="509006DC" w:rsidR="00B50D45" w:rsidRDefault="00B50D45" w:rsidP="004B5107">
      <w:r>
        <w:rPr>
          <w:noProof/>
        </w:rPr>
        <w:drawing>
          <wp:anchor distT="0" distB="0" distL="114300" distR="114300" simplePos="0" relativeHeight="251681792" behindDoc="1" locked="0" layoutInCell="1" allowOverlap="1" wp14:anchorId="726505AA" wp14:editId="45643AAA">
            <wp:simplePos x="0" y="0"/>
            <wp:positionH relativeFrom="column">
              <wp:posOffset>-142240</wp:posOffset>
            </wp:positionH>
            <wp:positionV relativeFrom="paragraph">
              <wp:posOffset>206375</wp:posOffset>
            </wp:positionV>
            <wp:extent cx="6370320" cy="3942080"/>
            <wp:effectExtent l="0" t="0" r="5080" b="0"/>
            <wp:wrapTight wrapText="bothSides">
              <wp:wrapPolygon edited="0">
                <wp:start x="0" y="0"/>
                <wp:lineTo x="0" y="21503"/>
                <wp:lineTo x="21574" y="21503"/>
                <wp:lineTo x="21574" y="0"/>
                <wp:lineTo x="0" y="0"/>
              </wp:wrapPolygon>
            </wp:wrapTight>
            <wp:docPr id="838989057"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89057" name="Picture 19" descr="A map of the worl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70320" cy="3942080"/>
                    </a:xfrm>
                    <a:prstGeom prst="rect">
                      <a:avLst/>
                    </a:prstGeom>
                  </pic:spPr>
                </pic:pic>
              </a:graphicData>
            </a:graphic>
            <wp14:sizeRelH relativeFrom="page">
              <wp14:pctWidth>0</wp14:pctWidth>
            </wp14:sizeRelH>
            <wp14:sizeRelV relativeFrom="page">
              <wp14:pctHeight>0</wp14:pctHeight>
            </wp14:sizeRelV>
          </wp:anchor>
        </w:drawing>
      </w:r>
    </w:p>
    <w:p w14:paraId="0D167857" w14:textId="05E22AC9" w:rsidR="00120114" w:rsidRDefault="00120114" w:rsidP="004B5107"/>
    <w:p w14:paraId="796CD52D" w14:textId="77777777" w:rsidR="00B50D45" w:rsidRPr="00EA440D" w:rsidRDefault="00B50D45" w:rsidP="00B50D45">
      <w:pPr>
        <w:rPr>
          <w:i/>
          <w:iCs/>
        </w:rPr>
      </w:pPr>
      <w:r>
        <w:rPr>
          <w:b/>
          <w:bCs/>
          <w:i/>
          <w:iCs/>
        </w:rPr>
        <w:t xml:space="preserve">Supplemental </w:t>
      </w:r>
      <w:r w:rsidRPr="00EA440D">
        <w:rPr>
          <w:b/>
          <w:bCs/>
          <w:i/>
          <w:iCs/>
        </w:rPr>
        <w:t xml:space="preserve">Figure </w:t>
      </w:r>
      <w:r>
        <w:rPr>
          <w:b/>
          <w:bCs/>
          <w:i/>
          <w:iCs/>
        </w:rPr>
        <w:t>D1</w:t>
      </w:r>
      <w:r w:rsidRPr="00EA440D">
        <w:rPr>
          <w:b/>
          <w:bCs/>
          <w:i/>
          <w:iCs/>
        </w:rPr>
        <w:t xml:space="preserve">. </w:t>
      </w:r>
      <w:r w:rsidRPr="00EA440D">
        <w:rPr>
          <w:i/>
          <w:iCs/>
        </w:rPr>
        <w:t xml:space="preserve">Equitable Spatial Distribution model fit statistics and predictions using the predicted NDVI value at 0.90 proportion of green area as a threshold for identifying greenspace. </w:t>
      </w: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77777777" w:rsidR="0022759F" w:rsidRDefault="0022759F" w:rsidP="00120114">
      <w:pPr>
        <w:rPr>
          <w:b/>
          <w:bCs/>
          <w:i/>
          <w:iCs/>
        </w:rPr>
      </w:pP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0E05F2F2" w:rsidR="00120114" w:rsidRPr="004E0789" w:rsidRDefault="0022759F" w:rsidP="00120114">
      <w:pPr>
        <w:rPr>
          <w:i/>
          <w:iCs/>
        </w:rPr>
      </w:pPr>
      <w:r>
        <w:rPr>
          <w:noProof/>
        </w:rPr>
        <w:lastRenderedPageBreak/>
        <w:drawing>
          <wp:anchor distT="0" distB="0" distL="114300" distR="114300" simplePos="0" relativeHeight="251682816" behindDoc="1" locked="0" layoutInCell="1" allowOverlap="1" wp14:anchorId="1BAADC4D" wp14:editId="3D83E577">
            <wp:simplePos x="0" y="0"/>
            <wp:positionH relativeFrom="column">
              <wp:posOffset>-187960</wp:posOffset>
            </wp:positionH>
            <wp:positionV relativeFrom="paragraph">
              <wp:posOffset>0</wp:posOffset>
            </wp:positionV>
            <wp:extent cx="6604000" cy="4087495"/>
            <wp:effectExtent l="0" t="0" r="0" b="1905"/>
            <wp:wrapTight wrapText="bothSides">
              <wp:wrapPolygon edited="0">
                <wp:start x="0" y="0"/>
                <wp:lineTo x="0" y="21543"/>
                <wp:lineTo x="21558" y="21543"/>
                <wp:lineTo x="21558" y="0"/>
                <wp:lineTo x="0" y="0"/>
              </wp:wrapPolygon>
            </wp:wrapTight>
            <wp:docPr id="1049650331" name="Picture 2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50331" name="Picture 20" descr="A map of the worl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04000" cy="4087495"/>
                    </a:xfrm>
                    <a:prstGeom prst="rect">
                      <a:avLst/>
                    </a:prstGeom>
                  </pic:spPr>
                </pic:pic>
              </a:graphicData>
            </a:graphic>
            <wp14:sizeRelH relativeFrom="page">
              <wp14:pctWidth>0</wp14:pctWidth>
            </wp14:sizeRelH>
            <wp14:sizeRelV relativeFrom="page">
              <wp14:pctHeight>0</wp14:pctHeight>
            </wp14:sizeRelV>
          </wp:anchor>
        </w:drawing>
      </w:r>
      <w:r w:rsidR="006722DC">
        <w:rPr>
          <w:b/>
          <w:bCs/>
          <w:i/>
          <w:iCs/>
        </w:rPr>
        <w:t xml:space="preserve">Supplemental </w:t>
      </w:r>
      <w:r w:rsidR="006722DC" w:rsidRPr="00EA440D">
        <w:rPr>
          <w:b/>
          <w:bCs/>
          <w:i/>
          <w:iCs/>
        </w:rPr>
        <w:t xml:space="preserve">Figure </w:t>
      </w:r>
      <w:r w:rsidR="006722DC">
        <w:rPr>
          <w:b/>
          <w:bCs/>
          <w:i/>
          <w:iCs/>
        </w:rPr>
        <w:t>D</w:t>
      </w:r>
      <w:r w:rsidR="006722DC">
        <w:rPr>
          <w:b/>
          <w:bCs/>
          <w:i/>
          <w:iCs/>
        </w:rPr>
        <w:t>2</w:t>
      </w:r>
      <w:r w:rsidR="00120114" w:rsidRPr="004E0789">
        <w:rPr>
          <w:b/>
          <w:bCs/>
          <w:i/>
          <w:iCs/>
        </w:rPr>
        <w:t xml:space="preserve">. </w:t>
      </w:r>
      <w:r w:rsidR="00120114" w:rsidRPr="004E0789">
        <w:rPr>
          <w:i/>
          <w:iCs/>
        </w:rPr>
        <w:t>Equitable Spatial Distribution model fit statistics and predictions using the predicted NDVI value at 1.00 proportion of green area as a threshold for identifying greenspace.</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10434CA2" w14:textId="77777777" w:rsidR="009B7B3E" w:rsidRDefault="009B7B3E" w:rsidP="004B5107"/>
    <w:p w14:paraId="1FB0427F" w14:textId="77777777" w:rsidR="009B7B3E" w:rsidRDefault="009B7B3E" w:rsidP="004B5107"/>
    <w:p w14:paraId="6D7F4EB4" w14:textId="77777777" w:rsidR="009B7B3E" w:rsidRDefault="009B7B3E" w:rsidP="004B5107"/>
    <w:p w14:paraId="0D51E12E" w14:textId="77777777" w:rsidR="009B7B3E" w:rsidRDefault="009B7B3E" w:rsidP="004B5107"/>
    <w:p w14:paraId="2B56A580" w14:textId="36001DD3" w:rsidR="00120114" w:rsidRPr="009B7B3E" w:rsidRDefault="009B7B3E" w:rsidP="004B5107">
      <w:pPr>
        <w:rPr>
          <w:b/>
          <w:bCs/>
        </w:rPr>
      </w:pPr>
      <w:r w:rsidRPr="009B7B3E">
        <w:rPr>
          <w:b/>
          <w:bCs/>
        </w:rPr>
        <w:lastRenderedPageBreak/>
        <w:t xml:space="preserve">Appendix </w:t>
      </w:r>
      <w:r w:rsidR="00994469">
        <w:rPr>
          <w:b/>
          <w:bCs/>
        </w:rPr>
        <w:t>F</w:t>
      </w:r>
      <w:r w:rsidRPr="009B7B3E">
        <w:rPr>
          <w:b/>
          <w:bCs/>
        </w:rPr>
        <w:t>. Sensitivity analysis using C40 self-defined</w:t>
      </w:r>
      <w:r>
        <w:rPr>
          <w:b/>
          <w:bCs/>
        </w:rPr>
        <w:t xml:space="preserve"> shapefiles to define the</w:t>
      </w:r>
      <w:r w:rsidRPr="009B7B3E">
        <w:rPr>
          <w:b/>
          <w:bCs/>
        </w:rPr>
        <w:t xml:space="preserve"> urban </w:t>
      </w:r>
      <w:r>
        <w:rPr>
          <w:b/>
          <w:bCs/>
        </w:rPr>
        <w:t>bounds</w:t>
      </w:r>
      <w:r w:rsidRPr="009B7B3E">
        <w:rPr>
          <w:b/>
          <w:bCs/>
        </w:rPr>
        <w:t>.</w:t>
      </w:r>
    </w:p>
    <w:p w14:paraId="5206BE6D" w14:textId="77777777" w:rsidR="004E0789" w:rsidRDefault="004E0789" w:rsidP="004B5107">
      <w:pPr>
        <w:rPr>
          <w:b/>
          <w:bCs/>
        </w:rPr>
      </w:pPr>
    </w:p>
    <w:p w14:paraId="17FEE2E9" w14:textId="159436A9" w:rsidR="009B7B3E" w:rsidRPr="007A2BD1" w:rsidRDefault="007A2BD1" w:rsidP="004B5107">
      <w:r w:rsidRPr="007D0B42">
        <w:rPr>
          <w:b/>
          <w:bCs/>
          <w:i/>
          <w:iCs/>
          <w:noProof/>
        </w:rPr>
        <w:drawing>
          <wp:anchor distT="0" distB="0" distL="114300" distR="114300" simplePos="0" relativeHeight="251657216" behindDoc="1" locked="0" layoutInCell="1" allowOverlap="1" wp14:anchorId="43D85302" wp14:editId="17AC8C61">
            <wp:simplePos x="0" y="0"/>
            <wp:positionH relativeFrom="column">
              <wp:posOffset>-457200</wp:posOffset>
            </wp:positionH>
            <wp:positionV relativeFrom="paragraph">
              <wp:posOffset>106172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r w:rsidR="009B7B3E">
        <w:t>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w:t>
      </w:r>
      <w:r w:rsidR="009B7B3E">
        <w:t xml:space="preserve"> a</w:t>
      </w:r>
      <w:r w:rsidR="009B7B3E">
        <w:t>lways the case, particularly in Chinese C40 cities. The C40 defined shapes are shown in red and the GHS-UCDB bounds in blue.</w:t>
      </w:r>
    </w:p>
    <w:p w14:paraId="164C5A5D" w14:textId="1A5A4892" w:rsidR="004B5107" w:rsidRDefault="009B7B3E" w:rsidP="008B65C7">
      <w:pPr>
        <w:rPr>
          <w:i/>
          <w:iCs/>
        </w:rPr>
      </w:pPr>
      <w:r>
        <w:rPr>
          <w:b/>
          <w:bCs/>
          <w:i/>
          <w:iCs/>
        </w:rPr>
        <w:t xml:space="preserve">Supplemental Figure </w:t>
      </w:r>
      <w:r w:rsidR="008B65C7">
        <w:rPr>
          <w:b/>
          <w:bCs/>
          <w:i/>
          <w:iCs/>
        </w:rPr>
        <w:t>F</w:t>
      </w:r>
      <w:r>
        <w:rPr>
          <w:b/>
          <w:bCs/>
          <w:i/>
          <w:iCs/>
        </w:rPr>
        <w:t>1</w:t>
      </w:r>
      <w:r w:rsidR="004B5107" w:rsidRPr="004E0789">
        <w:rPr>
          <w:b/>
          <w:bCs/>
          <w:i/>
          <w:iCs/>
        </w:rPr>
        <w:t xml:space="preserve">. </w:t>
      </w:r>
      <w:r w:rsidR="004B5107" w:rsidRPr="004E0789">
        <w:rPr>
          <w:i/>
          <w:iCs/>
        </w:rPr>
        <w:t>Comparison of Global Human Settlement Urban City Database (GHS-UCDB) urban bounds and C40 self-defined city definitions.</w:t>
      </w:r>
    </w:p>
    <w:p w14:paraId="0A33526B" w14:textId="77777777" w:rsidR="004B5107" w:rsidRDefault="004B5107" w:rsidP="004B5107">
      <w:pPr>
        <w:pStyle w:val="subheader"/>
        <w:rPr>
          <w:i w:val="0"/>
          <w:iCs w:val="0"/>
        </w:rPr>
      </w:pPr>
      <w:r>
        <w:rPr>
          <w:i w:val="0"/>
          <w:iCs w:val="0"/>
        </w:rPr>
        <w:lastRenderedPageBreak/>
        <w:t xml:space="preserve">Panels A and C show the estimated NDVI value equivalent of achieving the Quality Total Cover target, or 30% green area. Panel A shows the results of the restricted ordinary least squares (OLS) model while Panel C shows that of the unrestricted model. Panels B and D show the estimated </w:t>
      </w:r>
      <w:r>
        <w:t>NDVI plus water</w:t>
      </w:r>
      <w:r w:rsidDel="004E7277">
        <w:rPr>
          <w:i w:val="0"/>
          <w:iCs w:val="0"/>
        </w:rPr>
        <w:t xml:space="preserve"> </w:t>
      </w:r>
      <w:r>
        <w:rPr>
          <w:i w:val="0"/>
          <w:iCs w:val="0"/>
        </w:rPr>
        <w:t xml:space="preserve">value equivalent of achieving the Equitable Spatial Distribution target, or 70% area with access to natural space. Panel B shows the results of the restricted ordinary least squares (OLS) model while Panel D shows that of the unrestricted model.  Each dot represents a city, with purple dots representing cities in which the Global Human Settlement Urban </w:t>
      </w:r>
      <w:proofErr w:type="spellStart"/>
      <w:r>
        <w:rPr>
          <w:i w:val="0"/>
          <w:iCs w:val="0"/>
        </w:rPr>
        <w:t>Centres</w:t>
      </w:r>
      <w:proofErr w:type="spellEnd"/>
      <w:r>
        <w:rPr>
          <w:i w:val="0"/>
          <w:iCs w:val="0"/>
        </w:rPr>
        <w:t xml:space="preserve"> Database (UCDB) urban definition is a larger area and green dots showing cities for which the C40 urban definition is larger. </w:t>
      </w:r>
    </w:p>
    <w:p w14:paraId="7594D4B2" w14:textId="6CF30921" w:rsidR="008B65C7" w:rsidRDefault="008B65C7" w:rsidP="004B5107">
      <w:pPr>
        <w:pStyle w:val="subheader"/>
        <w:rPr>
          <w:i w:val="0"/>
          <w:iCs w:val="0"/>
        </w:rPr>
      </w:pPr>
      <w:r>
        <w:rPr>
          <w:i w:val="0"/>
          <w:iCs w:val="0"/>
          <w:noProof/>
          <w:color w:val="FF0000"/>
        </w:rPr>
        <w:drawing>
          <wp:anchor distT="0" distB="0" distL="114300" distR="114300" simplePos="0" relativeHeight="251658240" behindDoc="1" locked="0" layoutInCell="1" allowOverlap="1" wp14:anchorId="480F97F8" wp14:editId="629BABF6">
            <wp:simplePos x="0" y="0"/>
            <wp:positionH relativeFrom="column">
              <wp:posOffset>101600</wp:posOffset>
            </wp:positionH>
            <wp:positionV relativeFrom="paragraph">
              <wp:posOffset>172720</wp:posOffset>
            </wp:positionV>
            <wp:extent cx="4965700" cy="5142865"/>
            <wp:effectExtent l="0" t="0" r="0" b="635"/>
            <wp:wrapTight wrapText="bothSides">
              <wp:wrapPolygon edited="0">
                <wp:start x="0" y="0"/>
                <wp:lineTo x="0" y="21549"/>
                <wp:lineTo x="21545" y="21549"/>
                <wp:lineTo x="21545" y="0"/>
                <wp:lineTo x="0" y="0"/>
              </wp:wrapPolygon>
            </wp:wrapTight>
            <wp:docPr id="208571155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11551" name="Picture 2" descr="A graph of different colored dot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65700" cy="5142865"/>
                    </a:xfrm>
                    <a:prstGeom prst="rect">
                      <a:avLst/>
                    </a:prstGeom>
                  </pic:spPr>
                </pic:pic>
              </a:graphicData>
            </a:graphic>
            <wp14:sizeRelH relativeFrom="page">
              <wp14:pctWidth>0</wp14:pctWidth>
            </wp14:sizeRelH>
            <wp14:sizeRelV relativeFrom="page">
              <wp14:pctHeight>0</wp14:pctHeight>
            </wp14:sizeRelV>
          </wp:anchor>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1E55878" w14:textId="093EC0A4" w:rsidR="008B65C7" w:rsidRPr="008B65C7" w:rsidRDefault="008B65C7" w:rsidP="004B5107">
      <w:pPr>
        <w:pStyle w:val="subheader"/>
      </w:pPr>
      <w:r>
        <w:rPr>
          <w:b/>
          <w:bCs/>
        </w:rPr>
        <w:t>Supplemental Figure F</w:t>
      </w:r>
      <w:r>
        <w:rPr>
          <w:b/>
          <w:bCs/>
        </w:rPr>
        <w:t>2</w:t>
      </w:r>
      <w:commentRangeStart w:id="12"/>
      <w:r w:rsidRPr="00AC3866">
        <w:rPr>
          <w:b/>
          <w:bCs/>
        </w:rPr>
        <w:t>.</w:t>
      </w:r>
      <w:r w:rsidRPr="00AC3866">
        <w:t xml:space="preserve"> Comparison of estimated Urban Nature Declaration target-equivalent natural space levels by urban boundary definition.</w:t>
      </w:r>
      <w:commentRangeEnd w:id="12"/>
      <w:r>
        <w:rPr>
          <w:rStyle w:val="CommentReference"/>
          <w:i w:val="0"/>
          <w:iCs w:val="0"/>
          <w:color w:val="auto"/>
          <w:shd w:val="clear" w:color="auto" w:fill="auto"/>
        </w:rPr>
        <w:commentReference w:id="12"/>
      </w:r>
    </w:p>
    <w:p w14:paraId="6DED81EC" w14:textId="663DD3CB" w:rsidR="004B5107" w:rsidRDefault="004B5107" w:rsidP="004B5107">
      <w:pPr>
        <w:pStyle w:val="subheader"/>
        <w:rPr>
          <w:i w:val="0"/>
          <w:iCs w:val="0"/>
        </w:rPr>
      </w:pPr>
    </w:p>
    <w:p w14:paraId="4B9E3DA2" w14:textId="77777777" w:rsidR="004B5107" w:rsidRDefault="004B5107" w:rsidP="004B5107">
      <w:pPr>
        <w:pStyle w:val="subheader"/>
        <w:rPr>
          <w:i w:val="0"/>
          <w:iCs w:val="0"/>
          <w:color w:val="FF0000"/>
        </w:rPr>
      </w:pPr>
    </w:p>
    <w:p w14:paraId="4A5C2E26" w14:textId="77777777" w:rsidR="008B65C7" w:rsidRDefault="008B65C7" w:rsidP="004B5107">
      <w:pPr>
        <w:ind w:firstLine="720"/>
        <w:rPr>
          <w:b/>
          <w:bCs/>
          <w:shd w:val="clear" w:color="auto" w:fill="FFFFFF"/>
        </w:rPr>
      </w:pPr>
    </w:p>
    <w:p w14:paraId="318DC73F" w14:textId="760F772F" w:rsidR="004B5107" w:rsidRDefault="004B5107" w:rsidP="004B5107">
      <w:pPr>
        <w:ind w:firstLine="720"/>
        <w:rPr>
          <w:b/>
          <w:bCs/>
          <w:shd w:val="clear" w:color="auto" w:fill="FFFFFF"/>
        </w:rPr>
      </w:pPr>
      <w:commentRangeStart w:id="13"/>
      <w:r>
        <w:rPr>
          <w:i/>
          <w:iCs/>
          <w:noProof/>
          <w:color w:val="FF0000"/>
        </w:rPr>
        <w:lastRenderedPageBreak/>
        <w:drawing>
          <wp:anchor distT="0" distB="0" distL="114300" distR="114300" simplePos="0" relativeHeight="251659264" behindDoc="1" locked="0" layoutInCell="1" allowOverlap="1" wp14:anchorId="2B26EA3C" wp14:editId="274C21B7">
            <wp:simplePos x="0" y="0"/>
            <wp:positionH relativeFrom="column">
              <wp:posOffset>-25400</wp:posOffset>
            </wp:positionH>
            <wp:positionV relativeFrom="paragraph">
              <wp:posOffset>140335</wp:posOffset>
            </wp:positionV>
            <wp:extent cx="5943600" cy="6216650"/>
            <wp:effectExtent l="0" t="0" r="0" b="6350"/>
            <wp:wrapTight wrapText="bothSides">
              <wp:wrapPolygon edited="0">
                <wp:start x="0" y="0"/>
                <wp:lineTo x="0" y="21578"/>
                <wp:lineTo x="21554" y="21578"/>
                <wp:lineTo x="21554" y="0"/>
                <wp:lineTo x="0" y="0"/>
              </wp:wrapPolygon>
            </wp:wrapTight>
            <wp:docPr id="63929759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97597" name="Picture 3" descr="A picture containing text, diagram, line, plo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216650"/>
                    </a:xfrm>
                    <a:prstGeom prst="rect">
                      <a:avLst/>
                    </a:prstGeom>
                  </pic:spPr>
                </pic:pic>
              </a:graphicData>
            </a:graphic>
            <wp14:sizeRelH relativeFrom="page">
              <wp14:pctWidth>0</wp14:pctWidth>
            </wp14:sizeRelH>
            <wp14:sizeRelV relativeFrom="page">
              <wp14:pctHeight>0</wp14:pctHeight>
            </wp14:sizeRelV>
          </wp:anchor>
        </w:drawing>
      </w:r>
      <w:commentRangeEnd w:id="13"/>
      <w:r>
        <w:rPr>
          <w:rStyle w:val="CommentReference"/>
        </w:rPr>
        <w:commentReference w:id="13"/>
      </w:r>
    </w:p>
    <w:p w14:paraId="45B1137F" w14:textId="1A8B0717" w:rsidR="008B65C7" w:rsidRPr="008B65C7" w:rsidRDefault="008B65C7" w:rsidP="008B65C7">
      <w:pPr>
        <w:pStyle w:val="subheader"/>
      </w:pPr>
      <w:r>
        <w:rPr>
          <w:b/>
          <w:bCs/>
        </w:rPr>
        <w:t>Supplemental Figure F</w:t>
      </w:r>
      <w:r>
        <w:rPr>
          <w:b/>
          <w:bCs/>
        </w:rPr>
        <w:t>3</w:t>
      </w:r>
      <w:commentRangeStart w:id="14"/>
      <w:r w:rsidRPr="00AC3866">
        <w:rPr>
          <w:b/>
          <w:bCs/>
        </w:rPr>
        <w:t>.</w:t>
      </w:r>
      <w:r w:rsidRPr="00AC3866">
        <w:t xml:space="preserve"> Comparison of </w:t>
      </w:r>
      <w:r>
        <w:t>natural space metrics</w:t>
      </w:r>
      <w:r w:rsidRPr="00AC3866">
        <w:t xml:space="preserve"> by urban boundary definition.</w:t>
      </w:r>
      <w:commentRangeEnd w:id="14"/>
      <w:r>
        <w:rPr>
          <w:rStyle w:val="CommentReference"/>
          <w:i w:val="0"/>
          <w:iCs w:val="0"/>
          <w:color w:val="auto"/>
          <w:shd w:val="clear" w:color="auto" w:fill="auto"/>
        </w:rPr>
        <w:commentReference w:id="14"/>
      </w:r>
    </w:p>
    <w:p w14:paraId="2721937B" w14:textId="77777777" w:rsidR="004B5107" w:rsidRDefault="004B5107" w:rsidP="004B5107">
      <w:pPr>
        <w:ind w:firstLine="720"/>
        <w:rPr>
          <w:b/>
          <w:bCs/>
          <w:shd w:val="clear" w:color="auto" w:fill="FFFFFF"/>
        </w:rPr>
      </w:pPr>
    </w:p>
    <w:p w14:paraId="4E23961F" w14:textId="77777777" w:rsidR="004B5107" w:rsidRDefault="004B5107" w:rsidP="004B5107">
      <w:pPr>
        <w:ind w:firstLine="720"/>
        <w:rPr>
          <w:b/>
          <w:bCs/>
          <w:shd w:val="clear" w:color="auto" w:fill="FFFFFF"/>
        </w:rPr>
      </w:pPr>
    </w:p>
    <w:p w14:paraId="46430531" w14:textId="77777777" w:rsidR="004B5107" w:rsidRDefault="004B5107" w:rsidP="004B5107">
      <w:pPr>
        <w:ind w:firstLine="720"/>
        <w:rPr>
          <w:b/>
          <w:bCs/>
          <w:shd w:val="clear" w:color="auto" w:fill="FFFFFF"/>
        </w:rPr>
      </w:pPr>
    </w:p>
    <w:p w14:paraId="142B1227" w14:textId="77777777" w:rsidR="004B5107" w:rsidRDefault="004B5107" w:rsidP="004B5107">
      <w:pPr>
        <w:ind w:firstLine="720"/>
        <w:rPr>
          <w:b/>
          <w:bCs/>
          <w:shd w:val="clear" w:color="auto" w:fill="FFFFFF"/>
        </w:rPr>
      </w:pPr>
    </w:p>
    <w:p w14:paraId="536424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enberg, Susan Casper" w:date="2023-09-14T08:33:00Z" w:initials="ASC">
    <w:p w14:paraId="67FD6E15" w14:textId="1E899EDB" w:rsidR="00AD5359" w:rsidRDefault="00AD5359">
      <w:pPr>
        <w:pStyle w:val="CommentText"/>
      </w:pPr>
      <w:r>
        <w:rPr>
          <w:rStyle w:val="CommentReference"/>
        </w:rPr>
        <w:annotationRef/>
      </w:r>
      <w:r>
        <w:t>What do you mean by this that is different from the healthier, denser vegetation that was noted as an NDVI strength earlier?</w:t>
      </w:r>
    </w:p>
  </w:comment>
  <w:comment w:id="3" w:author="Martin, Greta Katherine" w:date="2023-09-18T10:37:00Z" w:initials="GM">
    <w:p w14:paraId="08DDE9F2" w14:textId="77777777" w:rsidR="005533F2" w:rsidRDefault="005533F2" w:rsidP="007E3C39">
      <w:r>
        <w:rPr>
          <w:rStyle w:val="CommentReference"/>
        </w:rPr>
        <w:annotationRef/>
      </w:r>
      <w:r>
        <w:rPr>
          <w:color w:val="000000"/>
          <w:sz w:val="20"/>
          <w:szCs w:val="20"/>
        </w:rPr>
        <w:t>I guess infrastructure like trash clean up, lighting, water fountains, paths, etc like how usable the space is</w:t>
      </w:r>
    </w:p>
  </w:comment>
  <w:comment w:id="5" w:author="Martin, Greta Katherine" w:date="2023-09-18T12:09:00Z" w:initials="GM">
    <w:p w14:paraId="26ADF903" w14:textId="77777777" w:rsidR="009024F3" w:rsidRDefault="009024F3" w:rsidP="00CA26F1">
      <w:r>
        <w:rPr>
          <w:rStyle w:val="CommentReference"/>
        </w:rPr>
        <w:annotationRef/>
      </w:r>
      <w:r>
        <w:rPr>
          <w:color w:val="000000"/>
          <w:sz w:val="20"/>
          <w:szCs w:val="20"/>
        </w:rPr>
        <w:t>Alternative format shown at end of this section. I prefer the other one better</w:t>
      </w:r>
    </w:p>
  </w:comment>
  <w:comment w:id="6" w:author="Anenberg, Susan Casper" w:date="2023-09-14T08:55:00Z" w:initials="ASC">
    <w:p w14:paraId="44179777" w14:textId="52FE998E" w:rsidR="0088355E" w:rsidRDefault="0088355E">
      <w:pPr>
        <w:pStyle w:val="CommentText"/>
      </w:pPr>
      <w:r>
        <w:rPr>
          <w:rStyle w:val="CommentReference"/>
        </w:rPr>
        <w:annotationRef/>
      </w:r>
      <w:r>
        <w:t>Why is Lima so low? That’s kind of surprising, though I’ve never been there to know. Can you do a quick reality check to see if Lima is just really urbanized with little green space using google earth or something?</w:t>
      </w:r>
    </w:p>
  </w:comment>
  <w:comment w:id="7" w:author="Martin, Greta Katherine" w:date="2023-09-18T16:57:00Z" w:initials="GM">
    <w:p w14:paraId="7E213654" w14:textId="77777777" w:rsidR="007B077F" w:rsidRDefault="007B077F" w:rsidP="00BA2AF2">
      <w:r>
        <w:rPr>
          <w:rStyle w:val="CommentReference"/>
        </w:rPr>
        <w:annotationRef/>
      </w:r>
      <w:r>
        <w:rPr>
          <w:sz w:val="20"/>
          <w:szCs w:val="20"/>
        </w:rPr>
        <w:t>I lived there and can confirm there is very little greenspace!</w:t>
      </w:r>
    </w:p>
  </w:comment>
  <w:comment w:id="8" w:author="Martin, Greta Katherine" w:date="2023-09-13T13:51:00Z" w:initials="GM">
    <w:p w14:paraId="5F7F0F3E" w14:textId="77777777" w:rsidR="00501D79" w:rsidRDefault="00501D79" w:rsidP="00D061FB">
      <w:r>
        <w:rPr>
          <w:rStyle w:val="CommentReference"/>
        </w:rPr>
        <w:annotationRef/>
      </w:r>
      <w:r>
        <w:rPr>
          <w:color w:val="000000"/>
          <w:sz w:val="20"/>
          <w:szCs w:val="20"/>
        </w:rPr>
        <w:t>This is from the previous version. I am still running the c40 city files through the new 10m data (through T1, wrapping up T2)</w:t>
      </w:r>
    </w:p>
  </w:comment>
  <w:comment w:id="9" w:author="Martin, Greta Katherine" w:date="2023-09-13T13:52:00Z" w:initials="GM">
    <w:p w14:paraId="552F71D4" w14:textId="77777777" w:rsidR="00501D79" w:rsidRDefault="00501D79" w:rsidP="00F81CC7">
      <w:r>
        <w:rPr>
          <w:rStyle w:val="CommentReference"/>
        </w:rPr>
        <w:annotationRef/>
      </w:r>
      <w:r>
        <w:rPr>
          <w:color w:val="000000"/>
          <w:sz w:val="20"/>
          <w:szCs w:val="20"/>
        </w:rPr>
        <w:t>Similarly appendix graphs on this are old</w:t>
      </w:r>
    </w:p>
  </w:comment>
  <w:comment w:id="10" w:author="Martin, Greta Katherine" w:date="2023-09-13T13:55:00Z" w:initials="GM">
    <w:p w14:paraId="76006DCC" w14:textId="214686BE" w:rsidR="00BA0017" w:rsidRDefault="00BA0017" w:rsidP="0006059D">
      <w:r>
        <w:rPr>
          <w:rStyle w:val="CommentReference"/>
        </w:rPr>
        <w:annotationRef/>
      </w:r>
      <w:r>
        <w:rPr>
          <w:sz w:val="20"/>
          <w:szCs w:val="20"/>
        </w:rPr>
        <w:t>The way I have this now this is the 100m data (no blurring) I.e. natural space ndvi following the simple target 1 steps not the min area within buffer steps of target 2. Not sure if that makes more sense to include here or not?</w:t>
      </w:r>
    </w:p>
  </w:comment>
  <w:comment w:id="11" w:author="Martin, Greta Katherine" w:date="2023-09-13T13:59:00Z" w:initials="GM">
    <w:p w14:paraId="4850969D" w14:textId="77777777" w:rsidR="00C070F7" w:rsidRDefault="00C070F7" w:rsidP="003662EE">
      <w:r>
        <w:rPr>
          <w:rStyle w:val="CommentReference"/>
        </w:rPr>
        <w:annotationRef/>
      </w:r>
      <w:r>
        <w:rPr>
          <w:color w:val="000000"/>
          <w:sz w:val="20"/>
          <w:szCs w:val="20"/>
        </w:rPr>
        <w:t>(This is also the version ive summarized in text)</w:t>
      </w:r>
    </w:p>
  </w:comment>
  <w:comment w:id="12" w:author="Martin, Greta Katherine" w:date="2023-09-13T14:08:00Z" w:initials="GM">
    <w:p w14:paraId="3EB41B9C" w14:textId="77777777" w:rsidR="008B65C7" w:rsidRDefault="008B65C7" w:rsidP="008B65C7">
      <w:r>
        <w:rPr>
          <w:rStyle w:val="CommentReference"/>
        </w:rPr>
        <w:annotationRef/>
      </w:r>
      <w:r>
        <w:rPr>
          <w:color w:val="000000"/>
          <w:sz w:val="20"/>
          <w:szCs w:val="20"/>
        </w:rPr>
        <w:t>This is old. Also ive abandoned the restricted/unrestricted models because the restricted ones fit so poorly so this would have just two panels</w:t>
      </w:r>
    </w:p>
  </w:comment>
  <w:comment w:id="13" w:author="Martin, Greta Katherine" w:date="2023-07-10T14:29:00Z" w:initials="GM">
    <w:p w14:paraId="2B76552A" w14:textId="72E7ABCB" w:rsidR="000F5175" w:rsidRDefault="000F5175" w:rsidP="004B5107">
      <w:r>
        <w:rPr>
          <w:rStyle w:val="CommentReference"/>
        </w:rPr>
        <w:annotationRef/>
      </w:r>
      <w:r>
        <w:rPr>
          <w:sz w:val="20"/>
          <w:szCs w:val="20"/>
        </w:rPr>
        <w:t>I think above graph makes more sense because its final outcome of paper but also made this that we could include or not</w:t>
      </w:r>
    </w:p>
  </w:comment>
  <w:comment w:id="14" w:author="Martin, Greta Katherine" w:date="2023-09-13T14:08:00Z" w:initials="GM">
    <w:p w14:paraId="3545D963" w14:textId="77777777" w:rsidR="0077591B" w:rsidRDefault="008B65C7" w:rsidP="00670449">
      <w:r>
        <w:rPr>
          <w:rStyle w:val="CommentReference"/>
        </w:rPr>
        <w:annotationRef/>
      </w:r>
      <w:r w:rsidR="0077591B">
        <w:rPr>
          <w:sz w:val="20"/>
          <w:szCs w:val="20"/>
        </w:rPr>
        <w:t>This is 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FD6E15" w15:done="0"/>
  <w15:commentEx w15:paraId="08DDE9F2" w15:paraIdParent="67FD6E15" w15:done="0"/>
  <w15:commentEx w15:paraId="26ADF903" w15:done="0"/>
  <w15:commentEx w15:paraId="44179777" w15:done="0"/>
  <w15:commentEx w15:paraId="7E213654" w15:paraIdParent="44179777" w15:done="0"/>
  <w15:commentEx w15:paraId="5F7F0F3E" w15:done="0"/>
  <w15:commentEx w15:paraId="552F71D4" w15:paraIdParent="5F7F0F3E" w15:done="0"/>
  <w15:commentEx w15:paraId="76006DCC" w15:done="0"/>
  <w15:commentEx w15:paraId="4850969D" w15:paraIdParent="76006DCC" w15:done="0"/>
  <w15:commentEx w15:paraId="3EB41B9C" w15:done="0"/>
  <w15:commentEx w15:paraId="2B76552A" w15:done="0"/>
  <w15:commentEx w15:paraId="3545D9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2A6CF" w16cex:dateUtc="2023-09-18T14:37:00Z"/>
  <w16cex:commentExtensible w16cex:durableId="28B2BC61" w16cex:dateUtc="2023-09-18T16:09:00Z"/>
  <w16cex:commentExtensible w16cex:durableId="28B30005" w16cex:dateUtc="2023-09-18T20:57:00Z"/>
  <w16cex:commentExtensible w16cex:durableId="28AC3CFC" w16cex:dateUtc="2023-09-13T17:51:00Z"/>
  <w16cex:commentExtensible w16cex:durableId="28AC3D0B" w16cex:dateUtc="2023-09-13T17:52:00Z"/>
  <w16cex:commentExtensible w16cex:durableId="28AC3DEF" w16cex:dateUtc="2023-09-13T17:55:00Z"/>
  <w16cex:commentExtensible w16cex:durableId="28AC3EDC" w16cex:dateUtc="2023-09-13T17:59:00Z"/>
  <w16cex:commentExtensible w16cex:durableId="28AC40D8" w16cex:dateUtc="2023-09-13T18:08:00Z"/>
  <w16cex:commentExtensible w16cex:durableId="28569467" w16cex:dateUtc="2023-07-10T18:29:00Z"/>
  <w16cex:commentExtensible w16cex:durableId="28B3F45E" w16cex:dateUtc="2023-09-13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FD6E15" w16cid:durableId="28AD43C0"/>
  <w16cid:commentId w16cid:paraId="08DDE9F2" w16cid:durableId="28B2A6CF"/>
  <w16cid:commentId w16cid:paraId="26ADF903" w16cid:durableId="28B2BC61"/>
  <w16cid:commentId w16cid:paraId="44179777" w16cid:durableId="28AD48E9"/>
  <w16cid:commentId w16cid:paraId="7E213654" w16cid:durableId="28B30005"/>
  <w16cid:commentId w16cid:paraId="5F7F0F3E" w16cid:durableId="28AC3CFC"/>
  <w16cid:commentId w16cid:paraId="552F71D4" w16cid:durableId="28AC3D0B"/>
  <w16cid:commentId w16cid:paraId="76006DCC" w16cid:durableId="28AC3DEF"/>
  <w16cid:commentId w16cid:paraId="4850969D" w16cid:durableId="28AC3EDC"/>
  <w16cid:commentId w16cid:paraId="3EB41B9C" w16cid:durableId="28AC40D8"/>
  <w16cid:commentId w16cid:paraId="2B76552A" w16cid:durableId="28569467"/>
  <w16cid:commentId w16cid:paraId="3545D963" w16cid:durableId="28B3F4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904382">
    <w:abstractNumId w:val="6"/>
  </w:num>
  <w:num w:numId="2" w16cid:durableId="745490871">
    <w:abstractNumId w:val="4"/>
  </w:num>
  <w:num w:numId="3" w16cid:durableId="1726684198">
    <w:abstractNumId w:val="3"/>
  </w:num>
  <w:num w:numId="4" w16cid:durableId="1125999735">
    <w:abstractNumId w:val="10"/>
  </w:num>
  <w:num w:numId="5" w16cid:durableId="1570262164">
    <w:abstractNumId w:val="8"/>
  </w:num>
  <w:num w:numId="6" w16cid:durableId="564023832">
    <w:abstractNumId w:val="2"/>
  </w:num>
  <w:num w:numId="7" w16cid:durableId="1345329277">
    <w:abstractNumId w:val="9"/>
  </w:num>
  <w:num w:numId="8" w16cid:durableId="476384715">
    <w:abstractNumId w:val="0"/>
  </w:num>
  <w:num w:numId="9" w16cid:durableId="658383346">
    <w:abstractNumId w:val="1"/>
  </w:num>
  <w:num w:numId="10" w16cid:durableId="536892014">
    <w:abstractNumId w:val="7"/>
  </w:num>
  <w:num w:numId="11" w16cid:durableId="14690565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enberg, Susan Casper">
    <w15:presenceInfo w15:providerId="AD" w15:userId="S-1-5-21-2551908886-1609939859-1204051493-349272"/>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78C0"/>
    <w:rsid w:val="00011F06"/>
    <w:rsid w:val="00015ABF"/>
    <w:rsid w:val="000202C8"/>
    <w:rsid w:val="00020D67"/>
    <w:rsid w:val="00027DCA"/>
    <w:rsid w:val="00044EE1"/>
    <w:rsid w:val="00045EA3"/>
    <w:rsid w:val="00047720"/>
    <w:rsid w:val="00051B69"/>
    <w:rsid w:val="0007702B"/>
    <w:rsid w:val="000C65ED"/>
    <w:rsid w:val="000D5BAC"/>
    <w:rsid w:val="000E043F"/>
    <w:rsid w:val="000E3B71"/>
    <w:rsid w:val="000E5D30"/>
    <w:rsid w:val="000F3B82"/>
    <w:rsid w:val="000F5175"/>
    <w:rsid w:val="001028EE"/>
    <w:rsid w:val="00102DF6"/>
    <w:rsid w:val="00107CA0"/>
    <w:rsid w:val="00115584"/>
    <w:rsid w:val="00120114"/>
    <w:rsid w:val="00125387"/>
    <w:rsid w:val="0012742B"/>
    <w:rsid w:val="0013328A"/>
    <w:rsid w:val="00143B37"/>
    <w:rsid w:val="00146E4E"/>
    <w:rsid w:val="00151BCA"/>
    <w:rsid w:val="0015572E"/>
    <w:rsid w:val="0018074D"/>
    <w:rsid w:val="001A2B2D"/>
    <w:rsid w:val="001B496E"/>
    <w:rsid w:val="001B6402"/>
    <w:rsid w:val="001D31BB"/>
    <w:rsid w:val="001E763E"/>
    <w:rsid w:val="0020576C"/>
    <w:rsid w:val="002125D7"/>
    <w:rsid w:val="0021474E"/>
    <w:rsid w:val="002153C7"/>
    <w:rsid w:val="00222397"/>
    <w:rsid w:val="0022759F"/>
    <w:rsid w:val="0024062B"/>
    <w:rsid w:val="00254173"/>
    <w:rsid w:val="00255C1F"/>
    <w:rsid w:val="00261B44"/>
    <w:rsid w:val="00263846"/>
    <w:rsid w:val="00264865"/>
    <w:rsid w:val="002828E1"/>
    <w:rsid w:val="0028645F"/>
    <w:rsid w:val="00292F0F"/>
    <w:rsid w:val="00296477"/>
    <w:rsid w:val="002B78B4"/>
    <w:rsid w:val="002C33DE"/>
    <w:rsid w:val="002C66B9"/>
    <w:rsid w:val="002E221B"/>
    <w:rsid w:val="002F3E8E"/>
    <w:rsid w:val="002F41C7"/>
    <w:rsid w:val="002F63B9"/>
    <w:rsid w:val="00300A26"/>
    <w:rsid w:val="00305AA0"/>
    <w:rsid w:val="0030722E"/>
    <w:rsid w:val="00314160"/>
    <w:rsid w:val="00314244"/>
    <w:rsid w:val="00315F42"/>
    <w:rsid w:val="0031600E"/>
    <w:rsid w:val="0031671E"/>
    <w:rsid w:val="0032244E"/>
    <w:rsid w:val="00332E5E"/>
    <w:rsid w:val="00334466"/>
    <w:rsid w:val="00336D95"/>
    <w:rsid w:val="00343726"/>
    <w:rsid w:val="003437EF"/>
    <w:rsid w:val="00343AFC"/>
    <w:rsid w:val="003451B0"/>
    <w:rsid w:val="0035010D"/>
    <w:rsid w:val="00353C6F"/>
    <w:rsid w:val="00354050"/>
    <w:rsid w:val="003603D0"/>
    <w:rsid w:val="003617C8"/>
    <w:rsid w:val="0036304A"/>
    <w:rsid w:val="003673B5"/>
    <w:rsid w:val="00381F12"/>
    <w:rsid w:val="00382357"/>
    <w:rsid w:val="00384156"/>
    <w:rsid w:val="003940A9"/>
    <w:rsid w:val="003A0401"/>
    <w:rsid w:val="003A3C79"/>
    <w:rsid w:val="003A5CAE"/>
    <w:rsid w:val="003A7EE4"/>
    <w:rsid w:val="003C4EC0"/>
    <w:rsid w:val="003C562A"/>
    <w:rsid w:val="003D23D4"/>
    <w:rsid w:val="003E710A"/>
    <w:rsid w:val="003F02F3"/>
    <w:rsid w:val="003F6286"/>
    <w:rsid w:val="00407712"/>
    <w:rsid w:val="0042025F"/>
    <w:rsid w:val="00420702"/>
    <w:rsid w:val="00430558"/>
    <w:rsid w:val="004374C9"/>
    <w:rsid w:val="004618BE"/>
    <w:rsid w:val="00470EB0"/>
    <w:rsid w:val="0047281C"/>
    <w:rsid w:val="00486663"/>
    <w:rsid w:val="004949D4"/>
    <w:rsid w:val="004A0096"/>
    <w:rsid w:val="004B131C"/>
    <w:rsid w:val="004B4FF3"/>
    <w:rsid w:val="004B5107"/>
    <w:rsid w:val="004B51B3"/>
    <w:rsid w:val="004C7A91"/>
    <w:rsid w:val="004C7F52"/>
    <w:rsid w:val="004E0789"/>
    <w:rsid w:val="004F1140"/>
    <w:rsid w:val="004F4A49"/>
    <w:rsid w:val="00501D79"/>
    <w:rsid w:val="00502B85"/>
    <w:rsid w:val="00504EA4"/>
    <w:rsid w:val="00517832"/>
    <w:rsid w:val="00544A79"/>
    <w:rsid w:val="0054751C"/>
    <w:rsid w:val="005533F2"/>
    <w:rsid w:val="00554585"/>
    <w:rsid w:val="0056437D"/>
    <w:rsid w:val="00564BB1"/>
    <w:rsid w:val="00570D4B"/>
    <w:rsid w:val="00571AD9"/>
    <w:rsid w:val="0058289B"/>
    <w:rsid w:val="00585E0B"/>
    <w:rsid w:val="005A60F8"/>
    <w:rsid w:val="005A7C77"/>
    <w:rsid w:val="005B59C6"/>
    <w:rsid w:val="005B6B2B"/>
    <w:rsid w:val="005C47CF"/>
    <w:rsid w:val="005D4D1B"/>
    <w:rsid w:val="005E09EA"/>
    <w:rsid w:val="005E0BCF"/>
    <w:rsid w:val="005F3F1C"/>
    <w:rsid w:val="0061358B"/>
    <w:rsid w:val="0061456B"/>
    <w:rsid w:val="00627289"/>
    <w:rsid w:val="0063213D"/>
    <w:rsid w:val="00637A18"/>
    <w:rsid w:val="0064683A"/>
    <w:rsid w:val="006619A3"/>
    <w:rsid w:val="00666357"/>
    <w:rsid w:val="006722DC"/>
    <w:rsid w:val="00672FDD"/>
    <w:rsid w:val="006806C4"/>
    <w:rsid w:val="00695C00"/>
    <w:rsid w:val="00696709"/>
    <w:rsid w:val="006A3F93"/>
    <w:rsid w:val="006A754B"/>
    <w:rsid w:val="006C1212"/>
    <w:rsid w:val="006C58A8"/>
    <w:rsid w:val="006D65F9"/>
    <w:rsid w:val="006E1997"/>
    <w:rsid w:val="00701E08"/>
    <w:rsid w:val="00710246"/>
    <w:rsid w:val="00714432"/>
    <w:rsid w:val="00727CF5"/>
    <w:rsid w:val="00741D99"/>
    <w:rsid w:val="007452FE"/>
    <w:rsid w:val="007467EE"/>
    <w:rsid w:val="00746C0D"/>
    <w:rsid w:val="00752995"/>
    <w:rsid w:val="007533F5"/>
    <w:rsid w:val="0076439C"/>
    <w:rsid w:val="007657E5"/>
    <w:rsid w:val="00765BC6"/>
    <w:rsid w:val="007679CC"/>
    <w:rsid w:val="00770B01"/>
    <w:rsid w:val="0077591B"/>
    <w:rsid w:val="00775A78"/>
    <w:rsid w:val="007819A4"/>
    <w:rsid w:val="0079549B"/>
    <w:rsid w:val="007A2BD1"/>
    <w:rsid w:val="007A6050"/>
    <w:rsid w:val="007B077F"/>
    <w:rsid w:val="007B22BC"/>
    <w:rsid w:val="007B74D6"/>
    <w:rsid w:val="007C2496"/>
    <w:rsid w:val="007C4132"/>
    <w:rsid w:val="007C4E1C"/>
    <w:rsid w:val="007D2C37"/>
    <w:rsid w:val="007D2F78"/>
    <w:rsid w:val="007E46F0"/>
    <w:rsid w:val="007F0608"/>
    <w:rsid w:val="007F6D38"/>
    <w:rsid w:val="007F7136"/>
    <w:rsid w:val="00800DDA"/>
    <w:rsid w:val="0080393F"/>
    <w:rsid w:val="008048D2"/>
    <w:rsid w:val="00813C9B"/>
    <w:rsid w:val="0081671A"/>
    <w:rsid w:val="00831C29"/>
    <w:rsid w:val="00832A99"/>
    <w:rsid w:val="00840DD1"/>
    <w:rsid w:val="00845610"/>
    <w:rsid w:val="00847048"/>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D268E"/>
    <w:rsid w:val="008D2E35"/>
    <w:rsid w:val="008D6257"/>
    <w:rsid w:val="008D644B"/>
    <w:rsid w:val="008F1ADF"/>
    <w:rsid w:val="0090109D"/>
    <w:rsid w:val="009024F3"/>
    <w:rsid w:val="00911D8E"/>
    <w:rsid w:val="00913AE7"/>
    <w:rsid w:val="00921885"/>
    <w:rsid w:val="00926E1E"/>
    <w:rsid w:val="00930F53"/>
    <w:rsid w:val="00972F3F"/>
    <w:rsid w:val="00977FB1"/>
    <w:rsid w:val="00987FE8"/>
    <w:rsid w:val="00994469"/>
    <w:rsid w:val="009A0570"/>
    <w:rsid w:val="009B7B3E"/>
    <w:rsid w:val="009C7ADD"/>
    <w:rsid w:val="009D6C68"/>
    <w:rsid w:val="009E2002"/>
    <w:rsid w:val="009E7823"/>
    <w:rsid w:val="009F0BF2"/>
    <w:rsid w:val="009F4163"/>
    <w:rsid w:val="009F7CE9"/>
    <w:rsid w:val="00A0361C"/>
    <w:rsid w:val="00A13A5E"/>
    <w:rsid w:val="00A20A71"/>
    <w:rsid w:val="00A218B5"/>
    <w:rsid w:val="00A22A69"/>
    <w:rsid w:val="00A3531D"/>
    <w:rsid w:val="00A44FEF"/>
    <w:rsid w:val="00A6243A"/>
    <w:rsid w:val="00A646E6"/>
    <w:rsid w:val="00A65DF5"/>
    <w:rsid w:val="00A72003"/>
    <w:rsid w:val="00A73044"/>
    <w:rsid w:val="00A85C89"/>
    <w:rsid w:val="00A96E7A"/>
    <w:rsid w:val="00A97B0B"/>
    <w:rsid w:val="00AA2EA8"/>
    <w:rsid w:val="00AA3690"/>
    <w:rsid w:val="00AA6008"/>
    <w:rsid w:val="00AC187C"/>
    <w:rsid w:val="00AC3866"/>
    <w:rsid w:val="00AC7C8D"/>
    <w:rsid w:val="00AD24DF"/>
    <w:rsid w:val="00AD2C49"/>
    <w:rsid w:val="00AD5359"/>
    <w:rsid w:val="00AD7F19"/>
    <w:rsid w:val="00AE59F3"/>
    <w:rsid w:val="00AF0E50"/>
    <w:rsid w:val="00AF598F"/>
    <w:rsid w:val="00B222CC"/>
    <w:rsid w:val="00B35CFB"/>
    <w:rsid w:val="00B37A0F"/>
    <w:rsid w:val="00B43A52"/>
    <w:rsid w:val="00B45DF2"/>
    <w:rsid w:val="00B47FD2"/>
    <w:rsid w:val="00B507C0"/>
    <w:rsid w:val="00B50D45"/>
    <w:rsid w:val="00B529FE"/>
    <w:rsid w:val="00B61101"/>
    <w:rsid w:val="00B7369E"/>
    <w:rsid w:val="00B74444"/>
    <w:rsid w:val="00B8631D"/>
    <w:rsid w:val="00B863BA"/>
    <w:rsid w:val="00BA0017"/>
    <w:rsid w:val="00BA191C"/>
    <w:rsid w:val="00BA6AAF"/>
    <w:rsid w:val="00BC6448"/>
    <w:rsid w:val="00BC6F0B"/>
    <w:rsid w:val="00BD194D"/>
    <w:rsid w:val="00BD40F1"/>
    <w:rsid w:val="00BD6588"/>
    <w:rsid w:val="00C01527"/>
    <w:rsid w:val="00C03B42"/>
    <w:rsid w:val="00C0419C"/>
    <w:rsid w:val="00C070F7"/>
    <w:rsid w:val="00C20C11"/>
    <w:rsid w:val="00C24901"/>
    <w:rsid w:val="00C26476"/>
    <w:rsid w:val="00C31F47"/>
    <w:rsid w:val="00C351E5"/>
    <w:rsid w:val="00C360E3"/>
    <w:rsid w:val="00C53A5A"/>
    <w:rsid w:val="00C61601"/>
    <w:rsid w:val="00C628F4"/>
    <w:rsid w:val="00C63C38"/>
    <w:rsid w:val="00C74274"/>
    <w:rsid w:val="00C81786"/>
    <w:rsid w:val="00C863D4"/>
    <w:rsid w:val="00C969D4"/>
    <w:rsid w:val="00CA1A7D"/>
    <w:rsid w:val="00CA4057"/>
    <w:rsid w:val="00CA44BC"/>
    <w:rsid w:val="00CA74E6"/>
    <w:rsid w:val="00CB3CA5"/>
    <w:rsid w:val="00CC1DE2"/>
    <w:rsid w:val="00CC3406"/>
    <w:rsid w:val="00CD22F1"/>
    <w:rsid w:val="00CF6147"/>
    <w:rsid w:val="00CF6EC8"/>
    <w:rsid w:val="00D04667"/>
    <w:rsid w:val="00D04C1F"/>
    <w:rsid w:val="00D07EFB"/>
    <w:rsid w:val="00D11786"/>
    <w:rsid w:val="00D140C3"/>
    <w:rsid w:val="00D203EE"/>
    <w:rsid w:val="00D30EC1"/>
    <w:rsid w:val="00D45C58"/>
    <w:rsid w:val="00D50A20"/>
    <w:rsid w:val="00D51B44"/>
    <w:rsid w:val="00D54296"/>
    <w:rsid w:val="00D61757"/>
    <w:rsid w:val="00D64D21"/>
    <w:rsid w:val="00D740CC"/>
    <w:rsid w:val="00D7659E"/>
    <w:rsid w:val="00D95072"/>
    <w:rsid w:val="00DA38F1"/>
    <w:rsid w:val="00DB60C7"/>
    <w:rsid w:val="00DD6975"/>
    <w:rsid w:val="00E0473A"/>
    <w:rsid w:val="00E20F24"/>
    <w:rsid w:val="00E21FD7"/>
    <w:rsid w:val="00E2324D"/>
    <w:rsid w:val="00E23EE8"/>
    <w:rsid w:val="00E33058"/>
    <w:rsid w:val="00E3685B"/>
    <w:rsid w:val="00E410AC"/>
    <w:rsid w:val="00E42B50"/>
    <w:rsid w:val="00E44664"/>
    <w:rsid w:val="00E7223F"/>
    <w:rsid w:val="00E734FB"/>
    <w:rsid w:val="00E95C63"/>
    <w:rsid w:val="00EA440D"/>
    <w:rsid w:val="00EC187C"/>
    <w:rsid w:val="00ED5635"/>
    <w:rsid w:val="00EE76E7"/>
    <w:rsid w:val="00F12484"/>
    <w:rsid w:val="00F15994"/>
    <w:rsid w:val="00F20E89"/>
    <w:rsid w:val="00F41E2D"/>
    <w:rsid w:val="00F4667D"/>
    <w:rsid w:val="00F50ED1"/>
    <w:rsid w:val="00F52281"/>
    <w:rsid w:val="00F61961"/>
    <w:rsid w:val="00F6424B"/>
    <w:rsid w:val="00F65D51"/>
    <w:rsid w:val="00FA251C"/>
    <w:rsid w:val="00FA577B"/>
    <w:rsid w:val="00FC4836"/>
    <w:rsid w:val="00FD0BE7"/>
    <w:rsid w:val="00FE0699"/>
    <w:rsid w:val="00FE1BED"/>
    <w:rsid w:val="00FE2CB3"/>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yperlink" Target="https://www.agu.org/Publish-with-AGU/Publish/Author-Resources/Text-requirements" TargetMode="Externa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hyperlink" Target="https://www.agu.org/Publish-with-AGU/Publish/Author-Resources/Text-requirements" TargetMode="Externa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hyperlink" Target="https://www.agu.org/Publish-with-AGU/Publish/Author-Resources/Text-requirements" TargetMode="Externa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hyperlink" Target="https://www.agu.org/Publish-with-AGU/Publish/Author-Resources/Text-requirements" TargetMode="Externa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webSettings" Target="web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yperlink" Target="https://www.agu.org/Publish-with-AGU/Publish/Author-Resources/Text-requirements"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2673</Words>
  <Characters>129239</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cp:revision>
  <dcterms:created xsi:type="dcterms:W3CDTF">2023-09-19T14:29:00Z</dcterms:created>
  <dcterms:modified xsi:type="dcterms:W3CDTF">2023-09-1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